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33357" w14:textId="34E1F42B" w:rsidR="2145D6D5" w:rsidRDefault="2145D6D5" w:rsidP="007E09CE">
      <w:pPr>
        <w:spacing w:line="360" w:lineRule="auto"/>
        <w:ind w:firstLine="0"/>
        <w:jc w:val="center"/>
        <w:rPr>
          <w:rFonts w:ascii="Times New Roman" w:hAnsi="Times New Roman" w:cs="Times New Roman"/>
          <w:b/>
          <w:bCs/>
          <w:sz w:val="24"/>
          <w:szCs w:val="24"/>
          <w:lang w:val="es-ES"/>
        </w:rPr>
      </w:pPr>
      <w:r w:rsidRPr="46EE2371">
        <w:rPr>
          <w:rFonts w:ascii="Times New Roman" w:hAnsi="Times New Roman" w:cs="Times New Roman"/>
          <w:b/>
          <w:bCs/>
          <w:sz w:val="24"/>
          <w:szCs w:val="24"/>
          <w:lang w:val="es-ES"/>
        </w:rPr>
        <w:t xml:space="preserve">Resiliencia y </w:t>
      </w:r>
      <w:proofErr w:type="spellStart"/>
      <w:r w:rsidRPr="46EE2371">
        <w:rPr>
          <w:rFonts w:ascii="Times New Roman" w:hAnsi="Times New Roman" w:cs="Times New Roman"/>
          <w:b/>
          <w:bCs/>
          <w:sz w:val="24"/>
          <w:szCs w:val="24"/>
          <w:lang w:val="es-ES"/>
        </w:rPr>
        <w:t>desmalvinización</w:t>
      </w:r>
      <w:proofErr w:type="spellEnd"/>
      <w:r w:rsidRPr="46EE2371">
        <w:rPr>
          <w:rFonts w:ascii="Times New Roman" w:hAnsi="Times New Roman" w:cs="Times New Roman"/>
          <w:b/>
          <w:bCs/>
          <w:sz w:val="24"/>
          <w:szCs w:val="24"/>
          <w:lang w:val="es-ES"/>
        </w:rPr>
        <w:t>: estudio cualitativo con los veteranos argentinos de la Guerra de Malvinas</w:t>
      </w:r>
    </w:p>
    <w:p w14:paraId="1B5D2F90" w14:textId="5FD7121B" w:rsidR="00D11648" w:rsidRDefault="00D11648" w:rsidP="007E09CE">
      <w:pPr>
        <w:spacing w:line="360" w:lineRule="auto"/>
        <w:rPr>
          <w:lang w:val="es-ES"/>
        </w:rPr>
      </w:pPr>
    </w:p>
    <w:p w14:paraId="55F076AB" w14:textId="77777777" w:rsidR="001B4A1E" w:rsidRDefault="001B4A1E" w:rsidP="007E09CE">
      <w:pPr>
        <w:spacing w:line="360" w:lineRule="auto"/>
        <w:rPr>
          <w:lang w:val="es-ES"/>
        </w:rPr>
      </w:pPr>
    </w:p>
    <w:p w14:paraId="69091341" w14:textId="30738409" w:rsidR="001B4A1E" w:rsidRPr="000E04F4" w:rsidRDefault="58651D47" w:rsidP="007E09CE">
      <w:pPr>
        <w:spacing w:line="360" w:lineRule="auto"/>
        <w:ind w:firstLine="0"/>
        <w:rPr>
          <w:rFonts w:ascii="Times New Roman" w:eastAsia="Times New Roman" w:hAnsi="Times New Roman" w:cs="Times New Roman"/>
          <w:b/>
          <w:bCs/>
        </w:rPr>
      </w:pPr>
      <w:r w:rsidRPr="5742BCC9">
        <w:rPr>
          <w:rFonts w:ascii="Times New Roman" w:hAnsi="Times New Roman" w:cs="Times New Roman"/>
          <w:b/>
          <w:bCs/>
          <w:sz w:val="24"/>
          <w:szCs w:val="24"/>
        </w:rPr>
        <w:t>Resumen</w:t>
      </w:r>
    </w:p>
    <w:p w14:paraId="246C7C9D" w14:textId="215FE390" w:rsidR="007C21D8" w:rsidRDefault="065097A5" w:rsidP="007E09CE">
      <w:pPr>
        <w:spacing w:line="360" w:lineRule="auto"/>
        <w:rPr>
          <w:rFonts w:ascii="Times New Roman" w:hAnsi="Times New Roman" w:cs="Times New Roman"/>
          <w:sz w:val="24"/>
          <w:szCs w:val="24"/>
        </w:rPr>
      </w:pPr>
      <w:r w:rsidRPr="5742BCC9">
        <w:rPr>
          <w:rFonts w:ascii="Times New Roman" w:hAnsi="Times New Roman" w:cs="Times New Roman"/>
          <w:sz w:val="24"/>
          <w:szCs w:val="24"/>
        </w:rPr>
        <w:t xml:space="preserve">El estudio tuvo como objetivo explorar la resiliencia en veteranos argentinos de la Guerra de Malvinas, considerando las adversidades experimentadas durante el conflicto y en la etapa de postguerra. Se utilizó un diseño </w:t>
      </w:r>
      <w:r w:rsidR="403F3181" w:rsidRPr="5742BCC9">
        <w:rPr>
          <w:rFonts w:ascii="Times New Roman" w:hAnsi="Times New Roman" w:cs="Times New Roman"/>
          <w:sz w:val="24"/>
          <w:szCs w:val="24"/>
        </w:rPr>
        <w:t xml:space="preserve">no experimental con enfoque </w:t>
      </w:r>
      <w:r w:rsidRPr="5742BCC9">
        <w:rPr>
          <w:rFonts w:ascii="Times New Roman" w:hAnsi="Times New Roman" w:cs="Times New Roman"/>
          <w:sz w:val="24"/>
          <w:szCs w:val="24"/>
        </w:rPr>
        <w:t>cualitativo</w:t>
      </w:r>
      <w:r w:rsidR="403F3181" w:rsidRPr="5742BCC9">
        <w:rPr>
          <w:rFonts w:ascii="Times New Roman" w:hAnsi="Times New Roman" w:cs="Times New Roman"/>
          <w:sz w:val="24"/>
          <w:szCs w:val="24"/>
        </w:rPr>
        <w:t xml:space="preserve">. </w:t>
      </w:r>
      <w:r w:rsidRPr="5742BCC9">
        <w:rPr>
          <w:rFonts w:ascii="Times New Roman" w:hAnsi="Times New Roman" w:cs="Times New Roman"/>
          <w:sz w:val="24"/>
          <w:szCs w:val="24"/>
        </w:rPr>
        <w:t>La muestra estuvo conformada por cinco excombatientes</w:t>
      </w:r>
      <w:r w:rsidR="403F3181" w:rsidRPr="5742BCC9">
        <w:rPr>
          <w:rFonts w:ascii="Times New Roman" w:hAnsi="Times New Roman" w:cs="Times New Roman"/>
          <w:sz w:val="24"/>
          <w:szCs w:val="24"/>
        </w:rPr>
        <w:t xml:space="preserve"> y</w:t>
      </w:r>
      <w:r w:rsidRPr="5742BCC9">
        <w:rPr>
          <w:rFonts w:ascii="Times New Roman" w:hAnsi="Times New Roman" w:cs="Times New Roman"/>
          <w:sz w:val="24"/>
          <w:szCs w:val="24"/>
        </w:rPr>
        <w:t xml:space="preserve"> </w:t>
      </w:r>
      <w:r w:rsidR="403F3181" w:rsidRPr="5742BCC9">
        <w:rPr>
          <w:rFonts w:ascii="Times New Roman" w:hAnsi="Times New Roman" w:cs="Times New Roman"/>
          <w:sz w:val="24"/>
          <w:szCs w:val="24"/>
        </w:rPr>
        <w:t>l</w:t>
      </w:r>
      <w:r w:rsidRPr="5742BCC9">
        <w:rPr>
          <w:rFonts w:ascii="Times New Roman" w:hAnsi="Times New Roman" w:cs="Times New Roman"/>
          <w:sz w:val="24"/>
          <w:szCs w:val="24"/>
        </w:rPr>
        <w:t>a recolección de datos se realizó mediante entrevistas semiestructuradas, analizadas a través de un enfoque temático.</w:t>
      </w:r>
      <w:r w:rsidR="722AB018" w:rsidRPr="5742BCC9">
        <w:rPr>
          <w:rFonts w:ascii="Times New Roman" w:hAnsi="Times New Roman" w:cs="Times New Roman"/>
          <w:sz w:val="24"/>
          <w:szCs w:val="24"/>
        </w:rPr>
        <w:t xml:space="preserve"> </w:t>
      </w:r>
      <w:r w:rsidRPr="5742BCC9">
        <w:rPr>
          <w:rFonts w:ascii="Times New Roman" w:hAnsi="Times New Roman" w:cs="Times New Roman"/>
          <w:sz w:val="24"/>
          <w:szCs w:val="24"/>
        </w:rPr>
        <w:t xml:space="preserve">Los resultados evidenciaron que los veteranos atravesaron adversidades físicas </w:t>
      </w:r>
      <w:r w:rsidR="403F3181" w:rsidRPr="5742BCC9">
        <w:rPr>
          <w:rFonts w:ascii="Times New Roman" w:hAnsi="Times New Roman" w:cs="Times New Roman"/>
          <w:sz w:val="24"/>
          <w:szCs w:val="24"/>
        </w:rPr>
        <w:t>-</w:t>
      </w:r>
      <w:r w:rsidRPr="5742BCC9">
        <w:rPr>
          <w:rFonts w:ascii="Times New Roman" w:hAnsi="Times New Roman" w:cs="Times New Roman"/>
          <w:sz w:val="24"/>
          <w:szCs w:val="24"/>
        </w:rPr>
        <w:t>hambre, frío, falta de sueño y carencias de seguridad</w:t>
      </w:r>
      <w:r w:rsidR="403F3181" w:rsidRPr="5742BCC9">
        <w:rPr>
          <w:rFonts w:ascii="Times New Roman" w:hAnsi="Times New Roman" w:cs="Times New Roman"/>
          <w:sz w:val="24"/>
          <w:szCs w:val="24"/>
        </w:rPr>
        <w:t>-</w:t>
      </w:r>
      <w:r w:rsidRPr="5742BCC9">
        <w:rPr>
          <w:rFonts w:ascii="Times New Roman" w:hAnsi="Times New Roman" w:cs="Times New Roman"/>
          <w:sz w:val="24"/>
          <w:szCs w:val="24"/>
        </w:rPr>
        <w:t xml:space="preserve"> y emocionales </w:t>
      </w:r>
      <w:r w:rsidR="403F3181" w:rsidRPr="5742BCC9">
        <w:rPr>
          <w:rFonts w:ascii="Times New Roman" w:hAnsi="Times New Roman" w:cs="Times New Roman"/>
          <w:sz w:val="24"/>
          <w:szCs w:val="24"/>
        </w:rPr>
        <w:t>-</w:t>
      </w:r>
      <w:r w:rsidRPr="5742BCC9">
        <w:rPr>
          <w:rFonts w:ascii="Times New Roman" w:hAnsi="Times New Roman" w:cs="Times New Roman"/>
          <w:sz w:val="24"/>
          <w:szCs w:val="24"/>
        </w:rPr>
        <w:t>duelo, miedo, incertidumbre y cambios en las creencias</w:t>
      </w:r>
      <w:r w:rsidR="403F3181" w:rsidRPr="5742BCC9">
        <w:rPr>
          <w:rFonts w:ascii="Times New Roman" w:hAnsi="Times New Roman" w:cs="Times New Roman"/>
          <w:sz w:val="24"/>
          <w:szCs w:val="24"/>
        </w:rPr>
        <w:t>-</w:t>
      </w:r>
      <w:r w:rsidRPr="5742BCC9">
        <w:rPr>
          <w:rFonts w:ascii="Times New Roman" w:hAnsi="Times New Roman" w:cs="Times New Roman"/>
          <w:sz w:val="24"/>
          <w:szCs w:val="24"/>
        </w:rPr>
        <w:t xml:space="preserve">. En el retorno al continente se destacó la experiencia de </w:t>
      </w:r>
      <w:r w:rsidR="403F3181" w:rsidRPr="5742BCC9">
        <w:rPr>
          <w:rFonts w:ascii="Times New Roman" w:hAnsi="Times New Roman" w:cs="Times New Roman"/>
          <w:sz w:val="24"/>
          <w:szCs w:val="24"/>
        </w:rPr>
        <w:t>‘</w:t>
      </w:r>
      <w:proofErr w:type="spellStart"/>
      <w:r w:rsidRPr="5742BCC9">
        <w:rPr>
          <w:rFonts w:ascii="Times New Roman" w:hAnsi="Times New Roman" w:cs="Times New Roman"/>
          <w:sz w:val="24"/>
          <w:szCs w:val="24"/>
        </w:rPr>
        <w:t>desmalvinización</w:t>
      </w:r>
      <w:proofErr w:type="spellEnd"/>
      <w:r w:rsidR="403F3181" w:rsidRPr="5742BCC9">
        <w:rPr>
          <w:rFonts w:ascii="Times New Roman" w:hAnsi="Times New Roman" w:cs="Times New Roman"/>
          <w:sz w:val="24"/>
          <w:szCs w:val="24"/>
        </w:rPr>
        <w:t>’</w:t>
      </w:r>
      <w:r w:rsidRPr="5742BCC9">
        <w:rPr>
          <w:rFonts w:ascii="Times New Roman" w:hAnsi="Times New Roman" w:cs="Times New Roman"/>
          <w:sz w:val="24"/>
          <w:szCs w:val="24"/>
        </w:rPr>
        <w:t>, caracterizada por indiferencia social, falta de apoyo estatal y sentimientos de vergüenza o culpa, lo cual incrementó la vulnerabilidad psicológica de los participantes.</w:t>
      </w:r>
      <w:r w:rsidR="722AB018" w:rsidRPr="5742BCC9">
        <w:rPr>
          <w:rFonts w:ascii="Times New Roman" w:hAnsi="Times New Roman" w:cs="Times New Roman"/>
          <w:sz w:val="24"/>
          <w:szCs w:val="24"/>
        </w:rPr>
        <w:t xml:space="preserve"> </w:t>
      </w:r>
      <w:r w:rsidRPr="5742BCC9">
        <w:rPr>
          <w:rFonts w:ascii="Times New Roman" w:hAnsi="Times New Roman" w:cs="Times New Roman"/>
          <w:sz w:val="24"/>
          <w:szCs w:val="24"/>
        </w:rPr>
        <w:t xml:space="preserve">Respecto a la resiliencia, se identificaron entre nueve y once factores en los entrevistados, tanto individuales </w:t>
      </w:r>
      <w:r w:rsidR="67EA4360" w:rsidRPr="5742BCC9">
        <w:rPr>
          <w:rFonts w:ascii="Times New Roman" w:hAnsi="Times New Roman" w:cs="Times New Roman"/>
          <w:sz w:val="24"/>
          <w:szCs w:val="24"/>
        </w:rPr>
        <w:t>-</w:t>
      </w:r>
      <w:r w:rsidRPr="5742BCC9">
        <w:rPr>
          <w:rFonts w:ascii="Times New Roman" w:hAnsi="Times New Roman" w:cs="Times New Roman"/>
          <w:sz w:val="24"/>
          <w:szCs w:val="24"/>
        </w:rPr>
        <w:t>proyectos y metas, optimismo, introspección, espiritualidad, creatividad, entre otros</w:t>
      </w:r>
      <w:r w:rsidR="67EA4360" w:rsidRPr="5742BCC9">
        <w:rPr>
          <w:rFonts w:ascii="Times New Roman" w:hAnsi="Times New Roman" w:cs="Times New Roman"/>
          <w:sz w:val="24"/>
          <w:szCs w:val="24"/>
        </w:rPr>
        <w:t>-,</w:t>
      </w:r>
      <w:r w:rsidRPr="5742BCC9">
        <w:rPr>
          <w:rFonts w:ascii="Times New Roman" w:hAnsi="Times New Roman" w:cs="Times New Roman"/>
          <w:sz w:val="24"/>
          <w:szCs w:val="24"/>
        </w:rPr>
        <w:t xml:space="preserve"> como sociales </w:t>
      </w:r>
      <w:r w:rsidR="67EA4360" w:rsidRPr="5742BCC9">
        <w:rPr>
          <w:rFonts w:ascii="Times New Roman" w:hAnsi="Times New Roman" w:cs="Times New Roman"/>
          <w:sz w:val="24"/>
          <w:szCs w:val="24"/>
        </w:rPr>
        <w:t>-</w:t>
      </w:r>
      <w:r w:rsidRPr="5742BCC9">
        <w:rPr>
          <w:rFonts w:ascii="Times New Roman" w:hAnsi="Times New Roman" w:cs="Times New Roman"/>
          <w:sz w:val="24"/>
          <w:szCs w:val="24"/>
        </w:rPr>
        <w:t>apoyo formal e informal</w:t>
      </w:r>
      <w:r w:rsidR="67EA4360" w:rsidRPr="5742BCC9">
        <w:rPr>
          <w:rFonts w:ascii="Times New Roman" w:hAnsi="Times New Roman" w:cs="Times New Roman"/>
          <w:sz w:val="24"/>
          <w:szCs w:val="24"/>
        </w:rPr>
        <w:t>-</w:t>
      </w:r>
      <w:r w:rsidRPr="5742BCC9">
        <w:rPr>
          <w:rFonts w:ascii="Times New Roman" w:hAnsi="Times New Roman" w:cs="Times New Roman"/>
          <w:sz w:val="24"/>
          <w:szCs w:val="24"/>
        </w:rPr>
        <w:t>. Estos hallazgos muestran que, pese al impacto del trauma, los veteranos desplegaron recursos personales y sociales que favorecieron la adaptación.</w:t>
      </w:r>
      <w:r w:rsidR="722AB018" w:rsidRPr="5742BCC9">
        <w:rPr>
          <w:rFonts w:ascii="Times New Roman" w:hAnsi="Times New Roman" w:cs="Times New Roman"/>
          <w:sz w:val="24"/>
          <w:szCs w:val="24"/>
        </w:rPr>
        <w:t xml:space="preserve"> </w:t>
      </w:r>
      <w:r w:rsidR="67EA4360" w:rsidRPr="5742BCC9">
        <w:rPr>
          <w:rFonts w:ascii="Times New Roman" w:hAnsi="Times New Roman" w:cs="Times New Roman"/>
          <w:sz w:val="24"/>
          <w:szCs w:val="24"/>
        </w:rPr>
        <w:t>La investigación</w:t>
      </w:r>
      <w:r w:rsidRPr="5742BCC9">
        <w:rPr>
          <w:rFonts w:ascii="Times New Roman" w:hAnsi="Times New Roman" w:cs="Times New Roman"/>
          <w:sz w:val="24"/>
          <w:szCs w:val="24"/>
        </w:rPr>
        <w:t xml:space="preserve"> contribuye a visibilizar la experiencia subjetiva de los veteranos y resalta la importancia de brindar apoyos integrales en contextos postbélicos.</w:t>
      </w:r>
    </w:p>
    <w:p w14:paraId="5C8D3491" w14:textId="6300551B" w:rsidR="007C21D8" w:rsidRPr="007E09CE" w:rsidRDefault="2EAFDFC6" w:rsidP="007E09CE">
      <w:pPr>
        <w:spacing w:line="360" w:lineRule="auto"/>
        <w:ind w:firstLine="0"/>
        <w:rPr>
          <w:rFonts w:ascii="Times New Roman" w:hAnsi="Times New Roman" w:cs="Times New Roman"/>
          <w:sz w:val="24"/>
          <w:szCs w:val="24"/>
        </w:rPr>
      </w:pPr>
      <w:r w:rsidRPr="007E09CE">
        <w:rPr>
          <w:rFonts w:ascii="Times New Roman" w:hAnsi="Times New Roman" w:cs="Times New Roman"/>
          <w:i/>
          <w:iCs/>
          <w:sz w:val="24"/>
          <w:szCs w:val="24"/>
        </w:rPr>
        <w:t>Palabras clave:</w:t>
      </w:r>
      <w:r w:rsidRPr="5742BCC9">
        <w:rPr>
          <w:rFonts w:ascii="Times New Roman" w:hAnsi="Times New Roman" w:cs="Times New Roman"/>
          <w:sz w:val="24"/>
          <w:szCs w:val="24"/>
        </w:rPr>
        <w:t xml:space="preserve"> Guerra de Malvinas, veteranos, resiliencia, factores de resiliencia, </w:t>
      </w:r>
      <w:proofErr w:type="spellStart"/>
      <w:r w:rsidRPr="007E09CE">
        <w:rPr>
          <w:rFonts w:ascii="Times New Roman" w:hAnsi="Times New Roman" w:cs="Times New Roman"/>
          <w:sz w:val="24"/>
          <w:szCs w:val="24"/>
        </w:rPr>
        <w:t>desmalvinización</w:t>
      </w:r>
      <w:proofErr w:type="spellEnd"/>
      <w:r w:rsidRPr="007E09CE">
        <w:rPr>
          <w:rFonts w:ascii="Times New Roman" w:hAnsi="Times New Roman" w:cs="Times New Roman"/>
          <w:sz w:val="24"/>
          <w:szCs w:val="24"/>
        </w:rPr>
        <w:t xml:space="preserve">. </w:t>
      </w:r>
    </w:p>
    <w:p w14:paraId="74CA45BC" w14:textId="38EED4D1" w:rsidR="5742BCC9" w:rsidRPr="007E09CE" w:rsidRDefault="5742BCC9" w:rsidP="007E09CE">
      <w:pPr>
        <w:spacing w:line="360" w:lineRule="auto"/>
        <w:ind w:firstLine="0"/>
        <w:rPr>
          <w:rFonts w:ascii="Times New Roman" w:hAnsi="Times New Roman" w:cs="Times New Roman"/>
          <w:b/>
          <w:bCs/>
          <w:sz w:val="24"/>
          <w:szCs w:val="24"/>
        </w:rPr>
      </w:pPr>
    </w:p>
    <w:p w14:paraId="2665287C" w14:textId="77777777" w:rsidR="001B4A1E" w:rsidRPr="007E09CE" w:rsidRDefault="58651D47" w:rsidP="007E09CE">
      <w:pPr>
        <w:spacing w:line="360" w:lineRule="auto"/>
        <w:ind w:firstLine="0"/>
        <w:rPr>
          <w:rFonts w:ascii="Times New Roman" w:hAnsi="Times New Roman" w:cs="Times New Roman"/>
          <w:b/>
          <w:bCs/>
          <w:sz w:val="24"/>
          <w:szCs w:val="24"/>
          <w:lang w:val="en-GB"/>
        </w:rPr>
      </w:pPr>
      <w:r w:rsidRPr="007E09CE">
        <w:rPr>
          <w:rFonts w:ascii="Times New Roman" w:hAnsi="Times New Roman" w:cs="Times New Roman"/>
          <w:b/>
          <w:bCs/>
          <w:sz w:val="24"/>
          <w:szCs w:val="24"/>
          <w:lang w:val="en-GB"/>
        </w:rPr>
        <w:t>Abstract</w:t>
      </w:r>
    </w:p>
    <w:p w14:paraId="0B8570B4" w14:textId="4280279D" w:rsidR="4C57C987" w:rsidRPr="007E09CE" w:rsidRDefault="7D25A085" w:rsidP="007E09CE">
      <w:pPr>
        <w:spacing w:line="360" w:lineRule="auto"/>
        <w:rPr>
          <w:rFonts w:ascii="Times New Roman" w:eastAsia="Times New Roman" w:hAnsi="Times New Roman" w:cs="Times New Roman"/>
          <w:sz w:val="24"/>
          <w:szCs w:val="24"/>
          <w:lang w:val="en-GB"/>
        </w:rPr>
      </w:pPr>
      <w:r w:rsidRPr="007E09CE">
        <w:rPr>
          <w:rFonts w:ascii="Times New Roman" w:eastAsia="Times New Roman" w:hAnsi="Times New Roman" w:cs="Times New Roman"/>
          <w:sz w:val="24"/>
          <w:szCs w:val="24"/>
          <w:lang w:val="en-GB"/>
        </w:rPr>
        <w:t xml:space="preserve">The study aimed to explore resilience in Argentine veterans of the Malvinas/Falklands War, considering the adversities experienced during the conflict and in the post-war period. A non-experimental design with a qualitative approach was used. The sample consisted of five former combatants, and data collection was carried out through semi-structured interviews, </w:t>
      </w:r>
      <w:r w:rsidR="708BACE2" w:rsidRPr="007E09CE">
        <w:rPr>
          <w:rFonts w:ascii="Times New Roman" w:eastAsia="Times New Roman" w:hAnsi="Times New Roman" w:cs="Times New Roman"/>
          <w:sz w:val="24"/>
          <w:szCs w:val="24"/>
          <w:lang w:val="en-GB"/>
        </w:rPr>
        <w:t>analysed</w:t>
      </w:r>
      <w:r w:rsidRPr="007E09CE">
        <w:rPr>
          <w:rFonts w:ascii="Times New Roman" w:eastAsia="Times New Roman" w:hAnsi="Times New Roman" w:cs="Times New Roman"/>
          <w:sz w:val="24"/>
          <w:szCs w:val="24"/>
          <w:lang w:val="en-GB"/>
        </w:rPr>
        <w:t xml:space="preserve"> using a thematic approach. The results showed that the veterans endured physical adversities—hunger, cold, sleep deprivation, and lack of safety—as well as emotional challenges—grief, fear, uncertainty, and changes in beliefs. Upon returning to the mainland, the experience of </w:t>
      </w:r>
      <w:r w:rsidRPr="007E09CE">
        <w:rPr>
          <w:rFonts w:ascii="Times New Roman" w:eastAsia="Times New Roman" w:hAnsi="Times New Roman" w:cs="Times New Roman"/>
          <w:sz w:val="24"/>
          <w:szCs w:val="24"/>
          <w:lang w:val="en-GB"/>
        </w:rPr>
        <w:lastRenderedPageBreak/>
        <w:t>"</w:t>
      </w:r>
      <w:proofErr w:type="spellStart"/>
      <w:r w:rsidRPr="007E09CE">
        <w:rPr>
          <w:rFonts w:ascii="Times New Roman" w:eastAsia="Times New Roman" w:hAnsi="Times New Roman" w:cs="Times New Roman"/>
          <w:sz w:val="24"/>
          <w:szCs w:val="24"/>
          <w:lang w:val="en-GB"/>
        </w:rPr>
        <w:t>desmalvini</w:t>
      </w:r>
      <w:r w:rsidR="220DF028" w:rsidRPr="007E09CE">
        <w:rPr>
          <w:rFonts w:ascii="Times New Roman" w:eastAsia="Times New Roman" w:hAnsi="Times New Roman" w:cs="Times New Roman"/>
          <w:sz w:val="24"/>
          <w:szCs w:val="24"/>
          <w:lang w:val="en-GB"/>
        </w:rPr>
        <w:t>sation</w:t>
      </w:r>
      <w:proofErr w:type="spellEnd"/>
      <w:r w:rsidRPr="007E09CE">
        <w:rPr>
          <w:rFonts w:ascii="Times New Roman" w:eastAsia="Times New Roman" w:hAnsi="Times New Roman" w:cs="Times New Roman"/>
          <w:sz w:val="24"/>
          <w:szCs w:val="24"/>
          <w:lang w:val="en-GB"/>
        </w:rPr>
        <w:t>" stood out, characterized by social indifference, lack of state support, and feelings of shame or guilt, which increased the participants’ psychological vulnerability. Regarding resilience, between nine and eleven factors were identified among the interviewees, both individual—such as projects and goals, optimism, introspection, spirituality, and creativity—and social—such as formal and informal support. These findings show that, despite the impact of trauma, the veterans mobilized personal and social resources that facilitated adaptation. The research contributes to making the veterans’ subjective experience visible and highlights the importance of providing comprehensive support in post-war contexts.</w:t>
      </w:r>
    </w:p>
    <w:p w14:paraId="06D60E8D" w14:textId="0EA3FDE7" w:rsidR="00865587" w:rsidRPr="007E09CE" w:rsidRDefault="58651D47" w:rsidP="007E09CE">
      <w:pPr>
        <w:spacing w:line="360" w:lineRule="auto"/>
        <w:ind w:firstLine="0"/>
        <w:rPr>
          <w:rFonts w:ascii="Times New Roman" w:hAnsi="Times New Roman" w:cs="Times New Roman"/>
          <w:sz w:val="24"/>
          <w:szCs w:val="24"/>
          <w:lang w:val="en-GB"/>
        </w:rPr>
      </w:pPr>
      <w:r w:rsidRPr="007E09CE">
        <w:rPr>
          <w:rFonts w:ascii="Times New Roman" w:hAnsi="Times New Roman" w:cs="Times New Roman"/>
          <w:sz w:val="24"/>
          <w:szCs w:val="24"/>
          <w:lang w:val="en-GB"/>
        </w:rPr>
        <w:t>Key words: Falklands War</w:t>
      </w:r>
      <w:r w:rsidR="722AB018" w:rsidRPr="007E09CE">
        <w:rPr>
          <w:rFonts w:ascii="Times New Roman" w:hAnsi="Times New Roman" w:cs="Times New Roman"/>
          <w:sz w:val="24"/>
          <w:szCs w:val="24"/>
          <w:lang w:val="en-GB"/>
        </w:rPr>
        <w:t>, veterans</w:t>
      </w:r>
      <w:r w:rsidRPr="007E09CE">
        <w:rPr>
          <w:rFonts w:ascii="Times New Roman" w:hAnsi="Times New Roman" w:cs="Times New Roman"/>
          <w:sz w:val="24"/>
          <w:szCs w:val="24"/>
          <w:lang w:val="en-GB"/>
        </w:rPr>
        <w:t>,</w:t>
      </w:r>
      <w:r w:rsidR="722AB018" w:rsidRPr="007E09CE">
        <w:rPr>
          <w:rFonts w:ascii="Times New Roman" w:hAnsi="Times New Roman" w:cs="Times New Roman"/>
          <w:sz w:val="24"/>
          <w:szCs w:val="24"/>
          <w:lang w:val="en-GB"/>
        </w:rPr>
        <w:t xml:space="preserve"> resilience,</w:t>
      </w:r>
      <w:r w:rsidRPr="007E09CE">
        <w:rPr>
          <w:rFonts w:ascii="Times New Roman" w:hAnsi="Times New Roman" w:cs="Times New Roman"/>
          <w:sz w:val="24"/>
          <w:szCs w:val="24"/>
          <w:lang w:val="en-GB"/>
        </w:rPr>
        <w:t xml:space="preserve"> resilience factors, </w:t>
      </w:r>
      <w:proofErr w:type="spellStart"/>
      <w:r w:rsidRPr="007E09CE">
        <w:rPr>
          <w:rFonts w:ascii="Times New Roman" w:hAnsi="Times New Roman" w:cs="Times New Roman"/>
          <w:sz w:val="24"/>
          <w:szCs w:val="24"/>
          <w:lang w:val="en-GB"/>
        </w:rPr>
        <w:t>desmalvini</w:t>
      </w:r>
      <w:r w:rsidR="2617A60A" w:rsidRPr="007E09CE">
        <w:rPr>
          <w:rFonts w:ascii="Times New Roman" w:hAnsi="Times New Roman" w:cs="Times New Roman"/>
          <w:sz w:val="24"/>
          <w:szCs w:val="24"/>
          <w:lang w:val="en-GB"/>
        </w:rPr>
        <w:t>s</w:t>
      </w:r>
      <w:r w:rsidRPr="007E09CE">
        <w:rPr>
          <w:rFonts w:ascii="Times New Roman" w:hAnsi="Times New Roman" w:cs="Times New Roman"/>
          <w:sz w:val="24"/>
          <w:szCs w:val="24"/>
          <w:lang w:val="en-GB"/>
        </w:rPr>
        <w:t>ation</w:t>
      </w:r>
      <w:proofErr w:type="spellEnd"/>
      <w:r w:rsidRPr="007E09CE">
        <w:rPr>
          <w:rFonts w:ascii="Times New Roman" w:hAnsi="Times New Roman" w:cs="Times New Roman"/>
          <w:sz w:val="24"/>
          <w:szCs w:val="24"/>
          <w:lang w:val="en-GB"/>
        </w:rPr>
        <w:t>.</w:t>
      </w:r>
    </w:p>
    <w:p w14:paraId="690F1420" w14:textId="77777777" w:rsidR="001B4A1E" w:rsidRPr="007E09CE" w:rsidRDefault="001B4A1E" w:rsidP="007E09CE">
      <w:pPr>
        <w:widowControl/>
        <w:autoSpaceDE/>
        <w:autoSpaceDN/>
        <w:spacing w:line="360" w:lineRule="auto"/>
        <w:rPr>
          <w:rFonts w:ascii="Times New Roman" w:hAnsi="Times New Roman" w:cs="Times New Roman"/>
          <w:sz w:val="24"/>
          <w:szCs w:val="24"/>
          <w:lang w:val="en-GB"/>
        </w:rPr>
      </w:pPr>
      <w:r w:rsidRPr="007E09CE">
        <w:rPr>
          <w:rFonts w:ascii="Times New Roman" w:hAnsi="Times New Roman" w:cs="Times New Roman"/>
          <w:sz w:val="24"/>
          <w:szCs w:val="24"/>
          <w:lang w:val="en-GB"/>
        </w:rPr>
        <w:br w:type="page"/>
      </w:r>
    </w:p>
    <w:p w14:paraId="5DBEB2EA" w14:textId="77777777" w:rsidR="001B4A1E" w:rsidRPr="007E09CE" w:rsidRDefault="001B4A1E" w:rsidP="007E09CE">
      <w:pPr>
        <w:widowControl/>
        <w:autoSpaceDE/>
        <w:autoSpaceDN/>
        <w:spacing w:line="360" w:lineRule="auto"/>
        <w:ind w:firstLine="0"/>
        <w:rPr>
          <w:rFonts w:ascii="Times New Roman" w:hAnsi="Times New Roman" w:cs="Times New Roman"/>
          <w:b/>
          <w:sz w:val="24"/>
          <w:szCs w:val="24"/>
        </w:rPr>
      </w:pPr>
      <w:bookmarkStart w:id="0" w:name="_Toc126614656"/>
      <w:r w:rsidRPr="007E09CE">
        <w:rPr>
          <w:rFonts w:ascii="Times New Roman" w:hAnsi="Times New Roman" w:cs="Times New Roman"/>
          <w:b/>
          <w:sz w:val="24"/>
          <w:szCs w:val="24"/>
        </w:rPr>
        <w:lastRenderedPageBreak/>
        <w:t>INTRODUCCIÓN</w:t>
      </w:r>
      <w:bookmarkEnd w:id="0"/>
    </w:p>
    <w:p w14:paraId="6C6B486E" w14:textId="6FD100BB" w:rsidR="00BE319C" w:rsidRPr="007E09CE" w:rsidRDefault="52D83BF9" w:rsidP="007E09CE">
      <w:pPr>
        <w:widowControl/>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La Guerra de Malvinas, ocurrida en 1982, constituyó un conflicto bélico entre Argentina y el Reino Unido por la soberanía de las islas del Atlántico Sur. Aunque la duración del enfrentamiento fue de solo 74 días, sus efectos políticos, sociales y psicológicos se extienden hasta la actualidad (Chao, 2018). </w:t>
      </w:r>
      <w:r w:rsidR="40D0161A" w:rsidRPr="007E09CE">
        <w:rPr>
          <w:rFonts w:ascii="Times New Roman" w:hAnsi="Times New Roman" w:cs="Times New Roman"/>
          <w:sz w:val="24"/>
          <w:szCs w:val="24"/>
        </w:rPr>
        <w:t>Luego de</w:t>
      </w:r>
      <w:r w:rsidRPr="007E09CE">
        <w:rPr>
          <w:rFonts w:ascii="Times New Roman" w:hAnsi="Times New Roman" w:cs="Times New Roman"/>
          <w:sz w:val="24"/>
          <w:szCs w:val="24"/>
        </w:rPr>
        <w:t xml:space="preserve"> más de cuarenta años de finalizada la guerra, </w:t>
      </w:r>
      <w:r w:rsidR="701814B3" w:rsidRPr="007E09CE">
        <w:rPr>
          <w:rFonts w:ascii="Times New Roman" w:hAnsi="Times New Roman" w:cs="Times New Roman"/>
          <w:sz w:val="24"/>
          <w:szCs w:val="24"/>
        </w:rPr>
        <w:t xml:space="preserve">aún </w:t>
      </w:r>
      <w:r w:rsidRPr="007E09CE">
        <w:rPr>
          <w:rFonts w:ascii="Times New Roman" w:hAnsi="Times New Roman" w:cs="Times New Roman"/>
          <w:sz w:val="24"/>
          <w:szCs w:val="24"/>
        </w:rPr>
        <w:t>persisten dificultades en la atención sanitaria y social a los veteranos, quienes</w:t>
      </w:r>
      <w:r w:rsidR="1BC3CF11" w:rsidRPr="007E09CE">
        <w:rPr>
          <w:rFonts w:ascii="Times New Roman" w:hAnsi="Times New Roman" w:cs="Times New Roman"/>
          <w:sz w:val="24"/>
          <w:szCs w:val="24"/>
        </w:rPr>
        <w:t>,</w:t>
      </w:r>
      <w:r w:rsidRPr="007E09CE">
        <w:rPr>
          <w:rFonts w:ascii="Times New Roman" w:hAnsi="Times New Roman" w:cs="Times New Roman"/>
          <w:sz w:val="24"/>
          <w:szCs w:val="24"/>
        </w:rPr>
        <w:t xml:space="preserve"> además de enfrent</w:t>
      </w:r>
      <w:r w:rsidR="0A65BB23" w:rsidRPr="007E09CE">
        <w:rPr>
          <w:rFonts w:ascii="Times New Roman" w:hAnsi="Times New Roman" w:cs="Times New Roman"/>
          <w:sz w:val="24"/>
          <w:szCs w:val="24"/>
        </w:rPr>
        <w:t>ar</w:t>
      </w:r>
      <w:r w:rsidRPr="007E09CE">
        <w:rPr>
          <w:rFonts w:ascii="Times New Roman" w:hAnsi="Times New Roman" w:cs="Times New Roman"/>
          <w:sz w:val="24"/>
          <w:szCs w:val="24"/>
        </w:rPr>
        <w:t xml:space="preserve"> la violencia bélica, sufrieron al regresar un fenómeno denominado </w:t>
      </w:r>
      <w:proofErr w:type="spellStart"/>
      <w:r w:rsidRPr="007E09CE">
        <w:rPr>
          <w:rFonts w:ascii="Times New Roman" w:hAnsi="Times New Roman" w:cs="Times New Roman"/>
          <w:sz w:val="24"/>
          <w:szCs w:val="24"/>
        </w:rPr>
        <w:t>desmalvinización</w:t>
      </w:r>
      <w:proofErr w:type="spellEnd"/>
      <w:r w:rsidRPr="007E09CE">
        <w:rPr>
          <w:rFonts w:ascii="Times New Roman" w:hAnsi="Times New Roman" w:cs="Times New Roman"/>
          <w:sz w:val="24"/>
          <w:szCs w:val="24"/>
        </w:rPr>
        <w:t xml:space="preserve">: silenciamiento, censura y rechazo social e institucional debido a la derrota (Muñoz, 2012; Guber, 2020). </w:t>
      </w:r>
      <w:r w:rsidR="03BE0153" w:rsidRPr="007E09CE">
        <w:rPr>
          <w:rFonts w:ascii="Times New Roman" w:hAnsi="Times New Roman" w:cs="Times New Roman"/>
          <w:sz w:val="24"/>
          <w:szCs w:val="24"/>
        </w:rPr>
        <w:t xml:space="preserve">Muchos soldados fueron alojados en unidades militares sin contacto externo, con el objetivo de encubrir su estado físico y emocional. La manipulación de medios y la confiscación de material fotográfico formaron parte de este encubrimiento </w:t>
      </w:r>
      <w:r w:rsidR="002A0AF4" w:rsidRPr="007E09CE">
        <w:rPr>
          <w:rFonts w:ascii="Times New Roman" w:hAnsi="Times New Roman" w:cs="Times New Roman"/>
          <w:sz w:val="24"/>
          <w:szCs w:val="24"/>
        </w:rPr>
        <w:fldChar w:fldCharType="begin"/>
      </w:r>
      <w:r w:rsidR="002A0AF4" w:rsidRPr="007E09CE">
        <w:rPr>
          <w:rFonts w:ascii="Times New Roman" w:hAnsi="Times New Roman" w:cs="Times New Roman"/>
          <w:sz w:val="24"/>
          <w:szCs w:val="24"/>
        </w:rPr>
        <w:instrText xml:space="preserve"> ADDIN ZOTERO_ITEM CSL_CITATION {"citationID":"gULKglZa","properties":{"formattedCitation":"(Pom\\uc0\\u233{}s, 2013; Sangrilli, 2012)","plainCitation":"(Pomés, 2013; Sangrilli, 2012)","noteIndex":0},"citationItems":[{"id":"xKwjWZJn/cp8nfj1B","uris":["http://zotero.org/users/9317938/items/IQBMZYM7"],"itemData":{"id":"xKwjWZJn/cp8nfj1B","type":"thesis","abstract":"(Full-text PDF) Cuando se hace referencia a La Matanza es porque en esta obra se incluyen menciones expresas a este territorio y contiene testimonios provenientes de los sobrevivientes del conflicto que forman el Centro de Veteranos de Guerra de","language":"en","source":"www.academia.edu","title":"La Guerra de Malvinas. Pasado y presente desde La Matanza","URL":"https://www.academia.edu/41112751/La_Guerra_de_Malvinas_Pasado_y_presente_desde_La_Matanza","author":[{"family":"Pomés","given":"Raúl"}],"accessed":{"date-parts":[["2022",5,21]]},"issued":{"date-parts":[["2013",1,1]]}}},{"id":"xKwjWZJn/v34J43T2","uris":["http://zotero.org/users/9317938/items/2U64F3U4"],"itemData":{"id":"xKwjWZJn/v34J43T2","type":"article-journal","container-title":"Revista Escuela de Historia","DOI":"http://www.scielo.org.ar/scielo.php?script=sci_abstract&amp;pid=S1669-90412012000100006&amp;lng=es&amp;nrm=iso&amp;tlng=es","ISSN":"1669-9041","issue":"1","page":"0-0","source":"SciELO","title":"La combativa CGT en tiempos de la guerra de Malvinas (1982)","volume":"11","author":[{"family":"Sangrilli","given":"Carla"}],"issued":{"date-parts":[["2012",6]]}}}],"schema":"https://github.com/citation-style-language/schema/raw/master/csl-citation.json"} </w:instrText>
      </w:r>
      <w:r w:rsidR="002A0AF4" w:rsidRPr="007E09CE">
        <w:rPr>
          <w:rFonts w:ascii="Times New Roman" w:hAnsi="Times New Roman" w:cs="Times New Roman"/>
          <w:sz w:val="24"/>
          <w:szCs w:val="24"/>
        </w:rPr>
        <w:fldChar w:fldCharType="separate"/>
      </w:r>
      <w:r w:rsidR="09EAD2DF" w:rsidRPr="007E09CE">
        <w:rPr>
          <w:rFonts w:ascii="Times New Roman" w:hAnsi="Times New Roman" w:cs="Times New Roman"/>
          <w:sz w:val="24"/>
          <w:szCs w:val="24"/>
        </w:rPr>
        <w:t>(Pomés, 2013; Sangrilli, 2012)</w:t>
      </w:r>
      <w:r w:rsidR="002A0AF4" w:rsidRPr="007E09CE">
        <w:rPr>
          <w:rFonts w:ascii="Times New Roman" w:hAnsi="Times New Roman" w:cs="Times New Roman"/>
          <w:sz w:val="24"/>
          <w:szCs w:val="24"/>
        </w:rPr>
        <w:fldChar w:fldCharType="end"/>
      </w:r>
      <w:r w:rsidR="1C218DEE" w:rsidRPr="007E09CE">
        <w:rPr>
          <w:rFonts w:ascii="Times New Roman" w:hAnsi="Times New Roman" w:cs="Times New Roman"/>
          <w:sz w:val="24"/>
          <w:szCs w:val="24"/>
        </w:rPr>
        <w:t>.</w:t>
      </w:r>
    </w:p>
    <w:p w14:paraId="277C419F" w14:textId="4D516E43" w:rsidR="000D6B84" w:rsidRPr="007E09CE" w:rsidRDefault="76F13293" w:rsidP="007E09CE">
      <w:pPr>
        <w:widowControl/>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Algunos de los veteranos dan testimonio de que una de las situaciones más difíciles de afrontar a su regreso fue el tener que comunicar la muerte de compañeros a sus familiares, ya que las Fuerzas Armadas no se habían hecho cargo de dar aviso a los mismos </w:t>
      </w:r>
      <w:r w:rsidR="00100ECE" w:rsidRPr="007E09CE">
        <w:rPr>
          <w:rFonts w:ascii="Times New Roman" w:hAnsi="Times New Roman" w:cs="Times New Roman"/>
          <w:sz w:val="24"/>
          <w:szCs w:val="24"/>
        </w:rPr>
        <w:fldChar w:fldCharType="begin"/>
      </w:r>
      <w:r w:rsidR="00100ECE" w:rsidRPr="007E09CE">
        <w:rPr>
          <w:rFonts w:ascii="Times New Roman" w:hAnsi="Times New Roman" w:cs="Times New Roman"/>
          <w:sz w:val="24"/>
          <w:szCs w:val="24"/>
        </w:rPr>
        <w:instrText xml:space="preserve"> ADDIN ZOTERO_ITEM CSL_CITATION {"citationID":"ionCDlIr","properties":{"formattedCitation":"(Panizo, 2016)","plainCitation":"(Panizo, 2016)","noteIndex":0},"citationItems":[{"id":"xKwjWZJn/U1FdLFgB","uris":["http://zotero.org/users/9317938/items/99QZ2C8G"],"itemData":{"id":524,"type":"article-journal","abstract":"Este trabajo es un avance de un proyecto en curso que se pregunta por la forma en que los familiares y ex combatientes de la Guerra de Malvinas le dan sentido a las prácticas ejercidas sobre los cuerpos de los muertos en la Guerra (violencia física, tipo de muerte, inhumación, exhumación, identificación). Desde una primera aproximación, aquí propongo trabajar sobre las relaciones construidas entre vivos y muertos, y sobre los sentidos dados a la violencia y el sacrificio, como claves para poder entender los significados dados a los cuerpos muertos.","container-title":"Amerika","DOI":"https://doi.org/10.4000/amerika.7698","ISSN":"2107-0806","issue":"15","language":"es","note":"number: 15\npublisher: LIRA-Université de Rennes 2","source":"journals.openedition.org","title":"Cuerpos muertos, violencia y sacrificio : diferentes sentidos en el marco de la Guerra de Malvinas","title-short":"Cuerpos muertos, violencia y sacrificio","URL":"https://journals.openedition.org/amerika/7698","author":[{"family":"Panizo","given":"Laura Marina"}],"accessed":{"date-parts":[["2022",5,21]]},"issued":{"date-parts":[["2016",12,25]]}}}],"schema":"https://github.com/citation-style-language/schema/raw/master/csl-citation.json"} </w:instrText>
      </w:r>
      <w:r w:rsidR="00100ECE" w:rsidRPr="007E09CE">
        <w:rPr>
          <w:rFonts w:ascii="Times New Roman" w:hAnsi="Times New Roman" w:cs="Times New Roman"/>
          <w:sz w:val="24"/>
          <w:szCs w:val="24"/>
        </w:rPr>
        <w:fldChar w:fldCharType="separate"/>
      </w:r>
      <w:r w:rsidRPr="007E09CE">
        <w:rPr>
          <w:rFonts w:ascii="Times New Roman" w:hAnsi="Times New Roman" w:cs="Times New Roman"/>
          <w:sz w:val="24"/>
          <w:szCs w:val="24"/>
          <w:lang w:val="es-ES"/>
        </w:rPr>
        <w:t>(Panizo, 2016)</w:t>
      </w:r>
      <w:r w:rsidR="00100ECE" w:rsidRPr="007E09CE">
        <w:rPr>
          <w:rFonts w:ascii="Times New Roman" w:hAnsi="Times New Roman" w:cs="Times New Roman"/>
          <w:sz w:val="24"/>
          <w:szCs w:val="24"/>
        </w:rPr>
        <w:fldChar w:fldCharType="end"/>
      </w:r>
      <w:r w:rsidRPr="007E09CE">
        <w:rPr>
          <w:rFonts w:ascii="Times New Roman" w:hAnsi="Times New Roman" w:cs="Times New Roman"/>
          <w:sz w:val="24"/>
          <w:szCs w:val="24"/>
        </w:rPr>
        <w:t xml:space="preserve">. A su vez, sentimientos de </w:t>
      </w:r>
      <w:r w:rsidR="6E019620" w:rsidRPr="007E09CE">
        <w:rPr>
          <w:rFonts w:ascii="Times New Roman" w:hAnsi="Times New Roman" w:cs="Times New Roman"/>
          <w:sz w:val="24"/>
          <w:szCs w:val="24"/>
        </w:rPr>
        <w:t xml:space="preserve">desvalorización aparecieron al regreso, pasando de ser llamados </w:t>
      </w:r>
      <w:r w:rsidRPr="007E09CE">
        <w:rPr>
          <w:rFonts w:ascii="Times New Roman" w:hAnsi="Times New Roman" w:cs="Times New Roman"/>
          <w:i/>
          <w:iCs/>
          <w:sz w:val="24"/>
          <w:szCs w:val="24"/>
        </w:rPr>
        <w:t>héroes de la patria</w:t>
      </w:r>
      <w:r w:rsidRPr="007E09CE">
        <w:rPr>
          <w:rFonts w:ascii="Times New Roman" w:hAnsi="Times New Roman" w:cs="Times New Roman"/>
          <w:sz w:val="24"/>
          <w:szCs w:val="24"/>
        </w:rPr>
        <w:t xml:space="preserve"> por toda la sociedad, a ser referidos como </w:t>
      </w:r>
      <w:r w:rsidRPr="007E09CE">
        <w:rPr>
          <w:rFonts w:ascii="Times New Roman" w:hAnsi="Times New Roman" w:cs="Times New Roman"/>
          <w:i/>
          <w:iCs/>
          <w:sz w:val="24"/>
          <w:szCs w:val="24"/>
        </w:rPr>
        <w:t>los chicos de la guerra</w:t>
      </w:r>
      <w:r w:rsidR="59C5559B" w:rsidRPr="007E09CE">
        <w:rPr>
          <w:rFonts w:ascii="Times New Roman" w:hAnsi="Times New Roman" w:cs="Times New Roman"/>
          <w:sz w:val="24"/>
          <w:szCs w:val="24"/>
        </w:rPr>
        <w:t xml:space="preserve">, </w:t>
      </w:r>
      <w:r w:rsidRPr="007E09CE">
        <w:rPr>
          <w:rFonts w:ascii="Times New Roman" w:hAnsi="Times New Roman" w:cs="Times New Roman"/>
          <w:sz w:val="24"/>
          <w:szCs w:val="24"/>
        </w:rPr>
        <w:t xml:space="preserve">una forma despectiva </w:t>
      </w:r>
      <w:r w:rsidR="742D43DF" w:rsidRPr="007E09CE">
        <w:rPr>
          <w:rFonts w:ascii="Times New Roman" w:hAnsi="Times New Roman" w:cs="Times New Roman"/>
          <w:sz w:val="24"/>
          <w:szCs w:val="24"/>
        </w:rPr>
        <w:t>de nombrar a</w:t>
      </w:r>
      <w:r w:rsidRPr="007E09CE">
        <w:rPr>
          <w:rFonts w:ascii="Times New Roman" w:hAnsi="Times New Roman" w:cs="Times New Roman"/>
          <w:sz w:val="24"/>
          <w:szCs w:val="24"/>
        </w:rPr>
        <w:t xml:space="preserve"> los veteranos de Malvinas </w:t>
      </w:r>
      <w:r w:rsidR="00100ECE" w:rsidRPr="007E09CE">
        <w:rPr>
          <w:rFonts w:ascii="Times New Roman" w:hAnsi="Times New Roman" w:cs="Times New Roman"/>
          <w:sz w:val="24"/>
          <w:szCs w:val="24"/>
        </w:rPr>
        <w:fldChar w:fldCharType="begin"/>
      </w:r>
      <w:r w:rsidR="00100ECE" w:rsidRPr="007E09CE">
        <w:rPr>
          <w:rFonts w:ascii="Times New Roman" w:hAnsi="Times New Roman" w:cs="Times New Roman"/>
          <w:sz w:val="24"/>
          <w:szCs w:val="24"/>
        </w:rPr>
        <w:instrText xml:space="preserve"> ADDIN ZOTERO_ITEM CSL_CITATION {"citationID":"9WmS0CaU","properties":{"formattedCitation":"(Gamarnik et al., 2019)","plainCitation":"(Gamarnik et al., 2019)","noteIndex":0},"citationItems":[{"id":"xKwjWZJn/8ZZkdADS","uris":["http://zotero.org/users/9317938/items/GEXSDMLS"],"itemData":{"id":509,"type":"article-journal","abstract":"El retorno de los soldados de Malvinas luego de la derrota argentina en la guerra fue visto como una amenaza para las FFAA. Sus testimonios y su propio estado físico y psicológico podían contribuir a alimentar la indignación social y a profundizar el descrédito de la población ante la Junta Militar que había llevado al país a una guerra contra Gran Bretaña. Ante esto las FFAA diseñaron un plan para ocultar a los propios soldados. La misma metodología que habían utilizado durante el período previo de represión clandestina – encubrimientos, censura, amenazas, operaciones de inteligencia y complicidad mediática – fue implementada luego de la rendición argentina en las islas para que la población no pudiera ver ni recibir a los soldados. Este trabajo se propone reconstruir cómo se organizaron esos regresos, la estrategia de invisibilización que desarrolló la dictadura y el mandato de silencio que fueron obligados a firmar los propios excombatientes una vez retornados al continente. El ocultamiento de esos regresos se sumó así a la larga lista de acciones implementadas por el terrorismo de Estado tendientes a ocultar sus crímenes.","container-title":"Nuevo Mundo Mundos Nuevos. Nouveaux mondes mondes nouveaux - Novo Mundo Mundos Novos - New world New worlds","DOI":"10.4000/nuevomundo.76901","ISSN":"1626-0252","language":"es","note":"publisher: EHESS","source":"journals.openedition.org","title":"El regreso de los soldados de Malvinas: la historia de un ocultamiento","title-short":"El regreso de los soldados de Malvinas","URL":"https://journals.openedition.org/nuevomundo/76901","author":[{"family":"Gamarnik","given":"Cora"},{"family":"Guembe","given":"María Laura"},{"family":"Agostini","given":"Vanina"},{"family":"Flores","given":"María Celina"}],"accessed":{"date-parts":[["2022",5,21]]},"issued":{"date-parts":[["2019",10,8]]}}}],"schema":"https://github.com/citation-style-language/schema/raw/master/csl-citation.json"} </w:instrText>
      </w:r>
      <w:r w:rsidR="00100ECE" w:rsidRPr="007E09CE">
        <w:rPr>
          <w:rFonts w:ascii="Times New Roman" w:hAnsi="Times New Roman" w:cs="Times New Roman"/>
          <w:sz w:val="24"/>
          <w:szCs w:val="24"/>
        </w:rPr>
        <w:fldChar w:fldCharType="separate"/>
      </w:r>
      <w:r w:rsidRPr="007E09CE">
        <w:rPr>
          <w:rFonts w:ascii="Times New Roman" w:hAnsi="Times New Roman" w:cs="Times New Roman"/>
          <w:sz w:val="24"/>
          <w:szCs w:val="24"/>
          <w:lang w:val="es-ES"/>
        </w:rPr>
        <w:t>(Gamarnik et al., 2019)</w:t>
      </w:r>
      <w:r w:rsidR="00100ECE" w:rsidRPr="007E09CE">
        <w:rPr>
          <w:rFonts w:ascii="Times New Roman" w:hAnsi="Times New Roman" w:cs="Times New Roman"/>
          <w:sz w:val="24"/>
          <w:szCs w:val="24"/>
        </w:rPr>
        <w:fldChar w:fldCharType="end"/>
      </w:r>
      <w:r w:rsidRPr="007E09CE">
        <w:rPr>
          <w:rFonts w:ascii="Times New Roman" w:hAnsi="Times New Roman" w:cs="Times New Roman"/>
          <w:sz w:val="24"/>
          <w:szCs w:val="24"/>
        </w:rPr>
        <w:t xml:space="preserve">. </w:t>
      </w:r>
      <w:r w:rsidR="43CCC1AC" w:rsidRPr="007E09CE">
        <w:rPr>
          <w:rFonts w:ascii="Times New Roman" w:hAnsi="Times New Roman" w:cs="Times New Roman"/>
          <w:sz w:val="24"/>
          <w:szCs w:val="24"/>
        </w:rPr>
        <w:t xml:space="preserve">En este contexto, mientras algunos veteranos lograron continuar sus vidas, formar familias y acceder a </w:t>
      </w:r>
      <w:r w:rsidR="009E23E3" w:rsidRPr="007E09CE">
        <w:rPr>
          <w:rFonts w:ascii="Times New Roman" w:hAnsi="Times New Roman" w:cs="Times New Roman"/>
          <w:sz w:val="24"/>
          <w:szCs w:val="24"/>
        </w:rPr>
        <w:t xml:space="preserve">un </w:t>
      </w:r>
      <w:r w:rsidR="43CCC1AC" w:rsidRPr="007E09CE">
        <w:rPr>
          <w:rFonts w:ascii="Times New Roman" w:hAnsi="Times New Roman" w:cs="Times New Roman"/>
          <w:sz w:val="24"/>
          <w:szCs w:val="24"/>
        </w:rPr>
        <w:t xml:space="preserve">empleo, otros desarrollaron cuadros de depresión, estrés postraumático, adicciones o incluso recurrieron al suicidio. Aunque no existen cifras oficiales, se estima que más de 450 excombatientes se quitaron la vida </w:t>
      </w:r>
      <w:r w:rsidR="00100ECE" w:rsidRPr="007E09CE">
        <w:rPr>
          <w:rFonts w:ascii="Times New Roman" w:hAnsi="Times New Roman" w:cs="Times New Roman"/>
          <w:sz w:val="24"/>
          <w:szCs w:val="24"/>
        </w:rPr>
        <w:fldChar w:fldCharType="begin"/>
      </w:r>
      <w:r w:rsidR="00100ECE" w:rsidRPr="007E09CE">
        <w:rPr>
          <w:rFonts w:ascii="Times New Roman" w:hAnsi="Times New Roman" w:cs="Times New Roman"/>
          <w:sz w:val="24"/>
          <w:szCs w:val="24"/>
        </w:rPr>
        <w:instrText xml:space="preserve"> ADDIN ZOTERO_ITEM CSL_CITATION {"citationID":"tmsv2QfV","properties":{"formattedCitation":"(Galak, 2006)","plainCitation":"(Galak, 2006)","noteIndex":0},"citationItems":[{"id":"xKwjWZJn/xpNTqGpO","uris":["http://zotero.org/users/9317938/items/AKX7ZEBY"],"itemData":{"id":"xKwjWZJn/xpNTqGpO","type":"webpage","title":"No cesan los suicidios de ex combatientes de Malvinas - LA NACION","URL":"https://www.lanacion.com.ar/politica/no-cesan-los-suicidios-de-ex-combatientes-de-malvinas-nid784519/","author":[{"family":"Galak","given":"Oliver"}],"accessed":{"date-parts":[["2022",5,24]]},"issued":{"date-parts":[["2006"]]}}}],"schema":"https://github.com/citation-style-language/schema/raw/master/csl-citation.json"} </w:instrText>
      </w:r>
      <w:r w:rsidR="00100ECE" w:rsidRPr="007E09CE">
        <w:rPr>
          <w:rFonts w:ascii="Times New Roman" w:hAnsi="Times New Roman" w:cs="Times New Roman"/>
          <w:sz w:val="24"/>
          <w:szCs w:val="24"/>
        </w:rPr>
        <w:fldChar w:fldCharType="separate"/>
      </w:r>
      <w:r w:rsidR="43CCC1AC" w:rsidRPr="007E09CE">
        <w:rPr>
          <w:rFonts w:ascii="Times New Roman" w:hAnsi="Times New Roman" w:cs="Times New Roman"/>
          <w:sz w:val="24"/>
          <w:szCs w:val="24"/>
        </w:rPr>
        <w:t>(Galak, 2006)</w:t>
      </w:r>
      <w:r w:rsidR="00100ECE" w:rsidRPr="007E09CE">
        <w:rPr>
          <w:rFonts w:ascii="Times New Roman" w:hAnsi="Times New Roman" w:cs="Times New Roman"/>
          <w:sz w:val="24"/>
          <w:szCs w:val="24"/>
        </w:rPr>
        <w:fldChar w:fldCharType="end"/>
      </w:r>
      <w:r w:rsidR="43CCC1AC" w:rsidRPr="007E09CE">
        <w:rPr>
          <w:rFonts w:ascii="Times New Roman" w:hAnsi="Times New Roman" w:cs="Times New Roman"/>
          <w:sz w:val="24"/>
          <w:szCs w:val="24"/>
        </w:rPr>
        <w:t>.</w:t>
      </w:r>
    </w:p>
    <w:p w14:paraId="7B72B101" w14:textId="46EC3DBC" w:rsidR="00691ACA" w:rsidRPr="007E09CE" w:rsidRDefault="52D83BF9" w:rsidP="007E09CE">
      <w:pPr>
        <w:widowControl/>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Frente a este escenario, resulta fundamental indagar los procesos de afrontamiento y adaptación desplegados por los veteranos, conceptualizados bajo el término resiliencia. Este constructo, originado en la física y adoptado por la psicología, refiere a la capacidad de los individuos para superar situaciones adversas y transformarlas en oportunidades de crecimiento (</w:t>
      </w:r>
      <w:proofErr w:type="spellStart"/>
      <w:r w:rsidRPr="007E09CE">
        <w:rPr>
          <w:rFonts w:ascii="Times New Roman" w:hAnsi="Times New Roman" w:cs="Times New Roman"/>
          <w:sz w:val="24"/>
          <w:szCs w:val="24"/>
        </w:rPr>
        <w:t>Cyrulnik</w:t>
      </w:r>
      <w:proofErr w:type="spellEnd"/>
      <w:r w:rsidRPr="007E09CE">
        <w:rPr>
          <w:rFonts w:ascii="Times New Roman" w:hAnsi="Times New Roman" w:cs="Times New Roman"/>
          <w:sz w:val="24"/>
          <w:szCs w:val="24"/>
        </w:rPr>
        <w:t xml:space="preserve">, 2002; Fletcher &amp; </w:t>
      </w:r>
      <w:proofErr w:type="spellStart"/>
      <w:r w:rsidRPr="007E09CE">
        <w:rPr>
          <w:rFonts w:ascii="Times New Roman" w:hAnsi="Times New Roman" w:cs="Times New Roman"/>
          <w:sz w:val="24"/>
          <w:szCs w:val="24"/>
        </w:rPr>
        <w:t>Sarkar</w:t>
      </w:r>
      <w:proofErr w:type="spellEnd"/>
      <w:r w:rsidRPr="007E09CE">
        <w:rPr>
          <w:rFonts w:ascii="Times New Roman" w:hAnsi="Times New Roman" w:cs="Times New Roman"/>
          <w:sz w:val="24"/>
          <w:szCs w:val="24"/>
        </w:rPr>
        <w:t xml:space="preserve">, 2013). </w:t>
      </w:r>
      <w:r w:rsidR="1E1FF75C" w:rsidRPr="007E09CE">
        <w:rPr>
          <w:rFonts w:ascii="Times New Roman" w:hAnsi="Times New Roman" w:cs="Times New Roman"/>
          <w:sz w:val="24"/>
          <w:szCs w:val="24"/>
        </w:rPr>
        <w:t xml:space="preserve">Dentro de la resiliencia, se pueden identificar </w:t>
      </w:r>
      <w:r w:rsidRPr="007E09CE">
        <w:rPr>
          <w:rFonts w:ascii="Times New Roman" w:hAnsi="Times New Roman" w:cs="Times New Roman"/>
          <w:sz w:val="24"/>
          <w:szCs w:val="24"/>
        </w:rPr>
        <w:t xml:space="preserve">14 </w:t>
      </w:r>
      <w:r w:rsidR="1E1FF75C" w:rsidRPr="007E09CE">
        <w:rPr>
          <w:rFonts w:ascii="Times New Roman" w:hAnsi="Times New Roman" w:cs="Times New Roman"/>
          <w:sz w:val="24"/>
          <w:szCs w:val="24"/>
        </w:rPr>
        <w:t>factores, agrupados en individuales, como l</w:t>
      </w:r>
      <w:r w:rsidRPr="007E09CE">
        <w:rPr>
          <w:rFonts w:ascii="Times New Roman" w:hAnsi="Times New Roman" w:cs="Times New Roman"/>
          <w:sz w:val="24"/>
          <w:szCs w:val="24"/>
        </w:rPr>
        <w:t>o son la</w:t>
      </w:r>
      <w:r w:rsidR="1E1FF75C" w:rsidRPr="007E09CE">
        <w:rPr>
          <w:rFonts w:ascii="Times New Roman" w:hAnsi="Times New Roman" w:cs="Times New Roman"/>
          <w:sz w:val="24"/>
          <w:szCs w:val="24"/>
        </w:rPr>
        <w:t xml:space="preserve"> introspección, el humor, la espiritualidad, </w:t>
      </w:r>
      <w:r w:rsidR="69321FE7" w:rsidRPr="007E09CE">
        <w:rPr>
          <w:rFonts w:ascii="Times New Roman" w:hAnsi="Times New Roman" w:cs="Times New Roman"/>
          <w:sz w:val="24"/>
          <w:szCs w:val="24"/>
        </w:rPr>
        <w:t>y la creatividad</w:t>
      </w:r>
      <w:r w:rsidR="1712B0D5" w:rsidRPr="007E09CE">
        <w:rPr>
          <w:rFonts w:ascii="Times New Roman" w:hAnsi="Times New Roman" w:cs="Times New Roman"/>
          <w:sz w:val="24"/>
          <w:szCs w:val="24"/>
        </w:rPr>
        <w:t>,</w:t>
      </w:r>
      <w:r w:rsidR="69321FE7" w:rsidRPr="007E09CE">
        <w:rPr>
          <w:rFonts w:ascii="Times New Roman" w:hAnsi="Times New Roman" w:cs="Times New Roman"/>
          <w:sz w:val="24"/>
          <w:szCs w:val="24"/>
        </w:rPr>
        <w:t xml:space="preserve"> </w:t>
      </w:r>
      <w:r w:rsidR="2DCB4122" w:rsidRPr="007E09CE">
        <w:rPr>
          <w:rFonts w:ascii="Times New Roman" w:hAnsi="Times New Roman" w:cs="Times New Roman"/>
          <w:sz w:val="24"/>
          <w:szCs w:val="24"/>
        </w:rPr>
        <w:t xml:space="preserve">y </w:t>
      </w:r>
      <w:r w:rsidRPr="007E09CE">
        <w:rPr>
          <w:rFonts w:ascii="Times New Roman" w:hAnsi="Times New Roman" w:cs="Times New Roman"/>
          <w:sz w:val="24"/>
          <w:szCs w:val="24"/>
        </w:rPr>
        <w:t xml:space="preserve">por otro lado, los </w:t>
      </w:r>
      <w:r w:rsidR="69321FE7" w:rsidRPr="007E09CE">
        <w:rPr>
          <w:rFonts w:ascii="Times New Roman" w:hAnsi="Times New Roman" w:cs="Times New Roman"/>
          <w:sz w:val="24"/>
          <w:szCs w:val="24"/>
        </w:rPr>
        <w:t>factores sociales, como el apoyo</w:t>
      </w:r>
      <w:r w:rsidR="3209E0D5" w:rsidRPr="007E09CE">
        <w:rPr>
          <w:rFonts w:ascii="Times New Roman" w:hAnsi="Times New Roman" w:cs="Times New Roman"/>
          <w:sz w:val="24"/>
          <w:szCs w:val="24"/>
        </w:rPr>
        <w:t xml:space="preserve"> formal e informal </w:t>
      </w:r>
      <w:r w:rsidR="00863A33" w:rsidRPr="007E09CE">
        <w:rPr>
          <w:rFonts w:ascii="Times New Roman" w:hAnsi="Times New Roman" w:cs="Times New Roman"/>
          <w:sz w:val="24"/>
          <w:szCs w:val="24"/>
        </w:rPr>
        <w:fldChar w:fldCharType="begin"/>
      </w:r>
      <w:r w:rsidR="00863A33" w:rsidRPr="007E09CE">
        <w:rPr>
          <w:rFonts w:ascii="Times New Roman" w:hAnsi="Times New Roman" w:cs="Times New Roman"/>
          <w:sz w:val="24"/>
          <w:szCs w:val="24"/>
        </w:rPr>
        <w:instrText xml:space="preserve"> ADDIN ZOTERO_ITEM CSL_CITATION {"citationID":"MctZO47n","properties":{"formattedCitation":"(L\\uc0\\u243{}pez-Fuentes &amp; Calvete, 2016)","plainCitation":"(López-Fuentes &amp; Calvete, 2016)","noteIndex":0},"citationItems":[{"id":"xKwjWZJn/vxEdHZsn","uris":["http://zotero.org/users/9317938/items/EK6BRZ8T"],"itemData":{"id":"xKwjWZJn/vxEdHZsn","type":"article-journal","container-title":"Ansiedad y Estrés","DOI":"10.1016/j.anyes.2016.10.003","ISSN":"11347937","issue":"2-3","journalAbbreviation":"Ansiedad y Estrés","language":"es","page":"110-117","source":"DOI.org (Crossref)","title":"Desarrollo del Inventario de factores de resiliencia ante la adversidad","volume":"22","author":[{"family":"López-Fuentes","given":"Iratxe"},{"family":"Calvete","given":"Esther"}],"issued":{"date-parts":[["2016",7]]}}}],"schema":"https://github.com/citation-style-language/schema/raw/master/csl-citation.json"} </w:instrText>
      </w:r>
      <w:r w:rsidR="00863A33" w:rsidRPr="007E09CE">
        <w:rPr>
          <w:rFonts w:ascii="Times New Roman" w:hAnsi="Times New Roman" w:cs="Times New Roman"/>
          <w:sz w:val="24"/>
          <w:szCs w:val="24"/>
        </w:rPr>
        <w:fldChar w:fldCharType="separate"/>
      </w:r>
      <w:r w:rsidR="3209E0D5" w:rsidRPr="007E09CE">
        <w:rPr>
          <w:rFonts w:ascii="Times New Roman" w:hAnsi="Times New Roman" w:cs="Times New Roman"/>
          <w:kern w:val="0"/>
          <w:sz w:val="24"/>
          <w:szCs w:val="24"/>
        </w:rPr>
        <w:t>(López-Fuentes &amp; Calvete, 2016)</w:t>
      </w:r>
      <w:r w:rsidR="00863A33" w:rsidRPr="007E09CE">
        <w:rPr>
          <w:rFonts w:ascii="Times New Roman" w:hAnsi="Times New Roman" w:cs="Times New Roman"/>
          <w:sz w:val="24"/>
          <w:szCs w:val="24"/>
        </w:rPr>
        <w:fldChar w:fldCharType="end"/>
      </w:r>
      <w:r w:rsidR="3209E0D5" w:rsidRPr="007E09CE">
        <w:rPr>
          <w:rFonts w:ascii="Times New Roman" w:hAnsi="Times New Roman" w:cs="Times New Roman"/>
          <w:sz w:val="24"/>
          <w:szCs w:val="24"/>
        </w:rPr>
        <w:t xml:space="preserve">. </w:t>
      </w:r>
      <w:r w:rsidR="07FCEC76" w:rsidRPr="007E09CE">
        <w:rPr>
          <w:rFonts w:ascii="Times New Roman" w:hAnsi="Times New Roman" w:cs="Times New Roman"/>
          <w:sz w:val="24"/>
          <w:szCs w:val="24"/>
        </w:rPr>
        <w:t xml:space="preserve">La literatura resalta que estos factores permiten resignificar experiencias traumáticas, generar aprendizajes y fortalecer recursos personales </w:t>
      </w:r>
      <w:r w:rsidR="003742D4" w:rsidRPr="007E09CE">
        <w:rPr>
          <w:rFonts w:ascii="Times New Roman" w:hAnsi="Times New Roman" w:cs="Times New Roman"/>
          <w:sz w:val="24"/>
          <w:szCs w:val="24"/>
        </w:rPr>
        <w:fldChar w:fldCharType="begin"/>
      </w:r>
      <w:r w:rsidR="003742D4" w:rsidRPr="007E09CE">
        <w:rPr>
          <w:rFonts w:ascii="Times New Roman" w:hAnsi="Times New Roman" w:cs="Times New Roman"/>
          <w:sz w:val="24"/>
          <w:szCs w:val="24"/>
        </w:rPr>
        <w:instrText xml:space="preserve"> ADDIN ZOTERO_ITEM CSL_CITATION {"citationID":"UDLOVBbw","properties":{"formattedCitation":"(Prieto, 2020; Ram\\uc0\\u237{}rez-Granizo et al., 2019)","plainCitation":"(Prieto, 2020; Ramírez-Granizo et al., 2019)","noteIndex":0},"citationItems":[{"id":"xKwjWZJn/ThK15X60","uris":["http://zotero.org/users/9317938/items/47P9CS5V"],"itemData":{"id":"xKwjWZJn/ThK15X60","type":"thesis","abstract":"El objetivo de la presente investigación fue analizar la relación entre resiliencia y espiritualidad en una muestra de 357 estudiantes universitarios de ambos sexos, 79.8% mujeres (n = 285), 20.2% hombres (n = 72) con una edad comprendida entre los 18 y 55 años (M = 24.65; DE = 5.523), residentes en la Ciudad Autónoma de Buenos Aires","genre":"Thesis","language":"es","note":"Accepted: 2020-06-10T12:04:29Z","publisher":"Universidad Argentina de la Empresa","source":"repositorio.uade.edu.ar","title":"Resiliencia y espiritualidad en estudiantes universitarios","URL":"https://repositorio.uade.edu.ar/xmlui/handle/123456789/10352","author":[{"family":"Prieto","given":"Vanesa"}],"accessed":{"date-parts":[["2022",5,18]]},"issued":{"date-parts":[["2020"]]}}},{"id":"xKwjWZJn/WBh0kda1","uris":["http://zotero.org/users/9317938/items/HW9ATR3H"],"itemData":{"id":"xKwjWZJn/WBh0kda1","type":"article-journal","abstract":"The concept of resilience is defined as the set of intrinsic qualities that an individual possesses in order to overcome adverse situations. In recent years it has been demonstrated that this ability can be worked and improved from the practice of physical activity and sport, being a field of research of great interest. The main objective of this study is to analyse the relationship between levels of resilience, physical activity practice and academic variables (having repeated or not) in a sample of schoolchildren. For this purpose, a descriptive crosssectional study was carried out on a sample of 320 schoolchildren (11.25 ± 0.53), who were in the third cycle of Primary school. As main results, the dimension that shows the highest level of resilience is persistence, followed by control under pressure and adaptability where in the latter the female gender stands out above the male. It also points out that those subjects who did more physical activity had more resilient characteristics than those who did not do physical exercise. In the academic variable, there is an association between the most resilient participants and not having repeated a course. From this study it is revealed how practicing physical activity helps to increase resilience because its practice helps to accept changes positively and this in turn can influence academic performance.","container-title":"Sportis","DOI":"http://hdl.handle.net/2183/23920","language":"es","page":"(3), 513-531.","source":"Zotero","title":"El rol de la resiliencia en la asociación entre la actividad física deportiva y aspectos académicos en escolares","volume":"5","author":[{"family":"Ramírez-Granizo","given":"Irwin Andrés"},{"family":"Alonso-Vargas","given":"José Manuel"},{"family":"Mata","given":"Silvia San Román"},{"family":"Ubago-Jiménez","given":"José Luis"},{"family":"Martínez-Martínez","given":"Asunción"}],"issued":{"date-parts":[["2019"]]}}}],"schema":"https://github.com/citation-style-language/schema/raw/master/csl-citation.json"} </w:instrText>
      </w:r>
      <w:r w:rsidR="003742D4" w:rsidRPr="007E09CE">
        <w:rPr>
          <w:rFonts w:ascii="Times New Roman" w:hAnsi="Times New Roman" w:cs="Times New Roman"/>
          <w:sz w:val="24"/>
          <w:szCs w:val="24"/>
        </w:rPr>
        <w:fldChar w:fldCharType="separate"/>
      </w:r>
      <w:r w:rsidR="35486D48" w:rsidRPr="007E09CE">
        <w:rPr>
          <w:rFonts w:ascii="Times New Roman" w:hAnsi="Times New Roman" w:cs="Times New Roman"/>
          <w:kern w:val="0"/>
          <w:sz w:val="24"/>
          <w:szCs w:val="24"/>
        </w:rPr>
        <w:t xml:space="preserve">(Prieto, 2020; Ramírez-Granizo </w:t>
      </w:r>
      <w:r w:rsidR="35486D48" w:rsidRPr="007E09CE">
        <w:rPr>
          <w:rFonts w:ascii="Times New Roman" w:hAnsi="Times New Roman" w:cs="Times New Roman"/>
          <w:kern w:val="0"/>
          <w:sz w:val="24"/>
          <w:szCs w:val="24"/>
        </w:rPr>
        <w:lastRenderedPageBreak/>
        <w:t>et al., 2019)</w:t>
      </w:r>
      <w:r w:rsidR="003742D4" w:rsidRPr="007E09CE">
        <w:rPr>
          <w:rFonts w:ascii="Times New Roman" w:hAnsi="Times New Roman" w:cs="Times New Roman"/>
          <w:sz w:val="24"/>
          <w:szCs w:val="24"/>
        </w:rPr>
        <w:fldChar w:fldCharType="end"/>
      </w:r>
      <w:r w:rsidR="1D43B14B" w:rsidRPr="007E09CE">
        <w:rPr>
          <w:rFonts w:ascii="Times New Roman" w:hAnsi="Times New Roman" w:cs="Times New Roman"/>
          <w:sz w:val="24"/>
          <w:szCs w:val="24"/>
        </w:rPr>
        <w:t xml:space="preserve">. </w:t>
      </w:r>
      <w:r w:rsidR="76F13293" w:rsidRPr="007E09CE">
        <w:rPr>
          <w:rFonts w:ascii="Times New Roman" w:hAnsi="Times New Roman" w:cs="Times New Roman"/>
          <w:sz w:val="24"/>
          <w:szCs w:val="24"/>
        </w:rPr>
        <w:t xml:space="preserve">En situaciones extremas como la guerra, resulta clave indagar en cómo los sujetos movilizan dichos recursos. </w:t>
      </w:r>
    </w:p>
    <w:p w14:paraId="555D3E68" w14:textId="39B00257" w:rsidR="1F9C9D12" w:rsidRPr="007E09CE" w:rsidRDefault="1F9C9D12" w:rsidP="007E09CE">
      <w:pPr>
        <w:widowControl/>
        <w:spacing w:line="360" w:lineRule="auto"/>
        <w:rPr>
          <w:rFonts w:ascii="Times New Roman" w:eastAsia="Calibri" w:hAnsi="Times New Roman" w:cs="Times New Roman"/>
          <w:sz w:val="24"/>
          <w:szCs w:val="24"/>
        </w:rPr>
      </w:pPr>
      <w:r w:rsidRPr="007E09CE">
        <w:rPr>
          <w:rFonts w:ascii="Times New Roman" w:eastAsia="Calibri" w:hAnsi="Times New Roman" w:cs="Times New Roman"/>
          <w:sz w:val="24"/>
          <w:szCs w:val="24"/>
        </w:rPr>
        <w:t xml:space="preserve">El presente trabajo busca contribuir al campo de estudio mediante la exploración de la resiliencia en veteranos argentinos de la Guerra de Malvinas, considerando tanto las adversidades físicas y emocionales experimentadas durante el conflicto como las experiencias posteriores vinculadas al proceso de </w:t>
      </w:r>
      <w:proofErr w:type="spellStart"/>
      <w:r w:rsidRPr="007E09CE">
        <w:rPr>
          <w:rFonts w:ascii="Times New Roman" w:eastAsia="Calibri" w:hAnsi="Times New Roman" w:cs="Times New Roman"/>
          <w:sz w:val="24"/>
          <w:szCs w:val="24"/>
        </w:rPr>
        <w:t>desmalvinización</w:t>
      </w:r>
      <w:proofErr w:type="spellEnd"/>
      <w:r w:rsidRPr="007E09CE">
        <w:rPr>
          <w:rFonts w:ascii="Times New Roman" w:eastAsia="Calibri" w:hAnsi="Times New Roman" w:cs="Times New Roman"/>
          <w:sz w:val="24"/>
          <w:szCs w:val="24"/>
        </w:rPr>
        <w:t>. Para ello, a partir de entrevistas cualitativas, se examinan los factores que contribuyeron a su capacidad de adaptación.</w:t>
      </w:r>
    </w:p>
    <w:p w14:paraId="75357A93" w14:textId="53F32D35" w:rsidR="00BE319C" w:rsidRPr="007E09CE" w:rsidRDefault="00BE319C" w:rsidP="007E09CE">
      <w:pPr>
        <w:widowControl/>
        <w:autoSpaceDE/>
        <w:autoSpaceDN/>
        <w:spacing w:line="360" w:lineRule="auto"/>
        <w:ind w:firstLine="0"/>
        <w:rPr>
          <w:rFonts w:ascii="Times New Roman" w:hAnsi="Times New Roman" w:cs="Times New Roman"/>
          <w:b/>
          <w:bCs/>
          <w:sz w:val="24"/>
          <w:szCs w:val="24"/>
        </w:rPr>
      </w:pPr>
      <w:r w:rsidRPr="007E09CE">
        <w:rPr>
          <w:rFonts w:ascii="Times New Roman" w:hAnsi="Times New Roman" w:cs="Times New Roman"/>
          <w:b/>
          <w:bCs/>
          <w:sz w:val="24"/>
          <w:szCs w:val="24"/>
        </w:rPr>
        <w:t>METODO</w:t>
      </w:r>
    </w:p>
    <w:p w14:paraId="3531EE62" w14:textId="77777777" w:rsidR="00BE319C" w:rsidRPr="007E09CE" w:rsidRDefault="00BE319C" w:rsidP="007E09CE">
      <w:pPr>
        <w:spacing w:line="360" w:lineRule="auto"/>
        <w:ind w:firstLine="0"/>
        <w:rPr>
          <w:rFonts w:ascii="Times New Roman" w:hAnsi="Times New Roman" w:cs="Times New Roman"/>
          <w:b/>
          <w:bCs/>
          <w:sz w:val="24"/>
          <w:szCs w:val="24"/>
        </w:rPr>
      </w:pPr>
      <w:r w:rsidRPr="007E09CE">
        <w:rPr>
          <w:rFonts w:ascii="Times New Roman" w:hAnsi="Times New Roman" w:cs="Times New Roman"/>
          <w:b/>
          <w:bCs/>
          <w:sz w:val="24"/>
          <w:szCs w:val="24"/>
        </w:rPr>
        <w:t>Diseño de la investigación</w:t>
      </w:r>
    </w:p>
    <w:p w14:paraId="716114CC" w14:textId="3A87E1AA" w:rsidR="004E708E" w:rsidRPr="007E09CE" w:rsidRDefault="21C4B481" w:rsidP="007E09CE">
      <w:pPr>
        <w:spacing w:line="360" w:lineRule="auto"/>
        <w:rPr>
          <w:rFonts w:ascii="Times New Roman" w:eastAsia="Times New Roman" w:hAnsi="Times New Roman" w:cs="Times New Roman"/>
          <w:sz w:val="24"/>
          <w:szCs w:val="24"/>
        </w:rPr>
      </w:pPr>
      <w:r w:rsidRPr="007E09CE">
        <w:rPr>
          <w:rFonts w:ascii="Times New Roman" w:eastAsia="Times New Roman" w:hAnsi="Times New Roman" w:cs="Times New Roman"/>
          <w:sz w:val="24"/>
          <w:szCs w:val="24"/>
        </w:rPr>
        <w:t>Se empleó un diseño no experimental de corte transversal, con un enfoque cualitativo orientado a la exploración profunda de las experiencias individuales</w:t>
      </w:r>
      <w:r w:rsidR="21543043" w:rsidRPr="007E09CE">
        <w:rPr>
          <w:rFonts w:ascii="Times New Roman" w:eastAsia="Times New Roman" w:hAnsi="Times New Roman" w:cs="Times New Roman"/>
          <w:sz w:val="24"/>
          <w:szCs w:val="24"/>
        </w:rPr>
        <w:t xml:space="preserve">. </w:t>
      </w:r>
      <w:r w:rsidRPr="007E09CE">
        <w:rPr>
          <w:rFonts w:ascii="Times New Roman" w:eastAsia="Times New Roman" w:hAnsi="Times New Roman" w:cs="Times New Roman"/>
          <w:sz w:val="24"/>
          <w:szCs w:val="24"/>
        </w:rPr>
        <w:t>Este diseño permite comprender fenómenos complejos en contextos naturales sin manipulación de variables</w:t>
      </w:r>
      <w:r w:rsidR="21543043" w:rsidRPr="007E09CE">
        <w:rPr>
          <w:rFonts w:ascii="Times New Roman" w:eastAsia="Times New Roman" w:hAnsi="Times New Roman" w:cs="Times New Roman"/>
          <w:sz w:val="24"/>
          <w:szCs w:val="24"/>
        </w:rPr>
        <w:t xml:space="preserve"> (Creswell, 2013)</w:t>
      </w:r>
      <w:r w:rsidRPr="007E09CE">
        <w:rPr>
          <w:rFonts w:ascii="Times New Roman" w:eastAsia="Times New Roman" w:hAnsi="Times New Roman" w:cs="Times New Roman"/>
          <w:sz w:val="24"/>
          <w:szCs w:val="24"/>
        </w:rPr>
        <w:t>.</w:t>
      </w:r>
    </w:p>
    <w:p w14:paraId="3AB52260" w14:textId="7B970456" w:rsidR="00BE319C" w:rsidRPr="007E09CE" w:rsidRDefault="00D124C8" w:rsidP="007E09CE">
      <w:pPr>
        <w:spacing w:line="360" w:lineRule="auto"/>
        <w:rPr>
          <w:rFonts w:ascii="Times New Roman" w:hAnsi="Times New Roman" w:cs="Times New Roman"/>
          <w:sz w:val="24"/>
          <w:szCs w:val="24"/>
        </w:rPr>
      </w:pPr>
      <w:r w:rsidRPr="007E09CE">
        <w:rPr>
          <w:rFonts w:ascii="Times New Roman" w:hAnsi="Times New Roman" w:cs="Times New Roman"/>
          <w:b/>
          <w:bCs/>
          <w:sz w:val="24"/>
          <w:szCs w:val="24"/>
        </w:rPr>
        <w:t>Muestra</w:t>
      </w:r>
    </w:p>
    <w:p w14:paraId="48B71929" w14:textId="13AA3881" w:rsidR="00BE319C" w:rsidRPr="007E09CE" w:rsidRDefault="00BE319C" w:rsidP="007E09CE">
      <w:pPr>
        <w:spacing w:line="360" w:lineRule="auto"/>
        <w:contextualSpacing/>
        <w:rPr>
          <w:rFonts w:ascii="Times New Roman" w:hAnsi="Times New Roman" w:cs="Times New Roman"/>
          <w:sz w:val="24"/>
          <w:szCs w:val="24"/>
        </w:rPr>
      </w:pPr>
      <w:bookmarkStart w:id="1" w:name="_Toc105000662"/>
      <w:r w:rsidRPr="007E09CE">
        <w:rPr>
          <w:rFonts w:ascii="Times New Roman" w:hAnsi="Times New Roman" w:cs="Times New Roman"/>
          <w:sz w:val="24"/>
          <w:szCs w:val="24"/>
        </w:rPr>
        <w:t xml:space="preserve">Se utilizó un muestreo </w:t>
      </w:r>
      <w:r w:rsidR="0031398E" w:rsidRPr="007E09CE">
        <w:rPr>
          <w:rFonts w:ascii="Times New Roman" w:hAnsi="Times New Roman" w:cs="Times New Roman"/>
          <w:sz w:val="24"/>
          <w:szCs w:val="24"/>
        </w:rPr>
        <w:t xml:space="preserve">intencional </w:t>
      </w:r>
      <w:r w:rsidRPr="007E09CE">
        <w:rPr>
          <w:rFonts w:ascii="Times New Roman" w:hAnsi="Times New Roman" w:cs="Times New Roman"/>
          <w:sz w:val="24"/>
          <w:szCs w:val="24"/>
        </w:rPr>
        <w:t>no probabilístico</w:t>
      </w:r>
      <w:r w:rsidR="0031398E" w:rsidRPr="007E09CE">
        <w:rPr>
          <w:rFonts w:ascii="Times New Roman" w:hAnsi="Times New Roman" w:cs="Times New Roman"/>
          <w:sz w:val="24"/>
          <w:szCs w:val="24"/>
        </w:rPr>
        <w:t>. La muestra estuvo compuesta por cinco veteranos argentinos de la Guerra de Malvinas</w:t>
      </w:r>
      <w:r w:rsidR="00D124C8" w:rsidRPr="007E09CE">
        <w:rPr>
          <w:rFonts w:ascii="Times New Roman" w:hAnsi="Times New Roman" w:cs="Times New Roman"/>
          <w:sz w:val="24"/>
          <w:szCs w:val="24"/>
        </w:rPr>
        <w:t>. Los criterios de inclusión fueron: haber participado activamente en la guerra y aceptar la participación mediante consentimiento informado.</w:t>
      </w:r>
      <w:r w:rsidR="0031398E" w:rsidRPr="007E09CE">
        <w:rPr>
          <w:rFonts w:ascii="Times New Roman" w:hAnsi="Times New Roman" w:cs="Times New Roman"/>
          <w:sz w:val="24"/>
          <w:szCs w:val="24"/>
        </w:rPr>
        <w:t xml:space="preserve"> Los participantes, hombres de entre 59 y 61 años, residen actualmente en distintas provincias</w:t>
      </w:r>
      <w:r w:rsidR="00D124C8" w:rsidRPr="007E09CE">
        <w:rPr>
          <w:rFonts w:ascii="Times New Roman" w:hAnsi="Times New Roman" w:cs="Times New Roman"/>
          <w:sz w:val="24"/>
          <w:szCs w:val="24"/>
        </w:rPr>
        <w:t xml:space="preserve"> de</w:t>
      </w:r>
      <w:r w:rsidR="0031398E" w:rsidRPr="007E09CE">
        <w:rPr>
          <w:rFonts w:ascii="Times New Roman" w:hAnsi="Times New Roman" w:cs="Times New Roman"/>
          <w:sz w:val="24"/>
          <w:szCs w:val="24"/>
        </w:rPr>
        <w:t xml:space="preserve"> </w:t>
      </w:r>
      <w:r w:rsidR="00D124C8" w:rsidRPr="007E09CE">
        <w:rPr>
          <w:rFonts w:ascii="Times New Roman" w:hAnsi="Times New Roman" w:cs="Times New Roman"/>
          <w:sz w:val="24"/>
          <w:szCs w:val="24"/>
        </w:rPr>
        <w:t>A</w:t>
      </w:r>
      <w:r w:rsidR="0031398E" w:rsidRPr="007E09CE">
        <w:rPr>
          <w:rFonts w:ascii="Times New Roman" w:hAnsi="Times New Roman" w:cs="Times New Roman"/>
          <w:sz w:val="24"/>
          <w:szCs w:val="24"/>
        </w:rPr>
        <w:t>rgentina y cuentan con traye</w:t>
      </w:r>
      <w:r w:rsidR="00E73766" w:rsidRPr="007E09CE">
        <w:rPr>
          <w:rFonts w:ascii="Times New Roman" w:hAnsi="Times New Roman" w:cs="Times New Roman"/>
          <w:sz w:val="24"/>
          <w:szCs w:val="24"/>
        </w:rPr>
        <w:t>c</w:t>
      </w:r>
      <w:r w:rsidR="0031398E" w:rsidRPr="007E09CE">
        <w:rPr>
          <w:rFonts w:ascii="Times New Roman" w:hAnsi="Times New Roman" w:cs="Times New Roman"/>
          <w:sz w:val="24"/>
          <w:szCs w:val="24"/>
        </w:rPr>
        <w:t xml:space="preserve">torias laborales y educativas diversas. </w:t>
      </w:r>
      <w:r w:rsidRPr="007E09CE">
        <w:rPr>
          <w:rFonts w:ascii="Times New Roman" w:hAnsi="Times New Roman" w:cs="Times New Roman"/>
          <w:sz w:val="24"/>
          <w:szCs w:val="24"/>
        </w:rPr>
        <w:t xml:space="preserve">A continuación, se describe a cada uno de </w:t>
      </w:r>
      <w:r w:rsidR="00C32ACE" w:rsidRPr="007E09CE">
        <w:rPr>
          <w:rFonts w:ascii="Times New Roman" w:hAnsi="Times New Roman" w:cs="Times New Roman"/>
          <w:sz w:val="24"/>
          <w:szCs w:val="24"/>
        </w:rPr>
        <w:t>ellos</w:t>
      </w:r>
      <w:r w:rsidRPr="007E09CE">
        <w:rPr>
          <w:rFonts w:ascii="Times New Roman" w:hAnsi="Times New Roman" w:cs="Times New Roman"/>
          <w:sz w:val="24"/>
          <w:szCs w:val="24"/>
        </w:rPr>
        <w:t xml:space="preserve"> y se los identifica con una V (de veterano de guerra) y un número.</w:t>
      </w:r>
    </w:p>
    <w:p w14:paraId="334D2472" w14:textId="035AFF2C" w:rsidR="00BE319C" w:rsidRPr="007E09CE" w:rsidRDefault="00BE319C"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V1: hombre de 59 años, nacido en Buenos Aires</w:t>
      </w:r>
      <w:r w:rsidR="00D124C8" w:rsidRPr="007E09CE">
        <w:rPr>
          <w:rFonts w:ascii="Times New Roman" w:hAnsi="Times New Roman" w:cs="Times New Roman"/>
          <w:sz w:val="24"/>
          <w:szCs w:val="24"/>
        </w:rPr>
        <w:t>,</w:t>
      </w:r>
      <w:r w:rsidRPr="007E09CE">
        <w:rPr>
          <w:rFonts w:ascii="Times New Roman" w:hAnsi="Times New Roman" w:cs="Times New Roman"/>
          <w:sz w:val="24"/>
          <w:szCs w:val="24"/>
        </w:rPr>
        <w:t xml:space="preserve"> actualmente reside en Necochea. Está casado y tiene 5 hijos. Estudió Ingeniería Agronómica y trabaja como administrador y asesor de campos. Tenía 19 años cuando </w:t>
      </w:r>
      <w:r w:rsidR="00D2663A" w:rsidRPr="007E09CE">
        <w:rPr>
          <w:rFonts w:ascii="Times New Roman" w:hAnsi="Times New Roman" w:cs="Times New Roman"/>
          <w:sz w:val="24"/>
          <w:szCs w:val="24"/>
        </w:rPr>
        <w:t>decidió</w:t>
      </w:r>
      <w:r w:rsidRPr="007E09CE">
        <w:rPr>
          <w:rFonts w:ascii="Times New Roman" w:hAnsi="Times New Roman" w:cs="Times New Roman"/>
          <w:sz w:val="24"/>
          <w:szCs w:val="24"/>
        </w:rPr>
        <w:t xml:space="preserve"> ir como voluntario a la guerra; su participación fue como soldado haciendo campos minados. </w:t>
      </w:r>
    </w:p>
    <w:p w14:paraId="317BE821" w14:textId="1835ABCC" w:rsidR="00BE319C" w:rsidRPr="007E09CE" w:rsidRDefault="00BE319C"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V2: hombre de 59 años nacido en Mar del Plata</w:t>
      </w:r>
      <w:r w:rsidR="00D124C8" w:rsidRPr="007E09CE">
        <w:rPr>
          <w:rFonts w:ascii="Times New Roman" w:hAnsi="Times New Roman" w:cs="Times New Roman"/>
          <w:sz w:val="24"/>
          <w:szCs w:val="24"/>
        </w:rPr>
        <w:t>,</w:t>
      </w:r>
      <w:r w:rsidRPr="007E09CE">
        <w:rPr>
          <w:rFonts w:ascii="Times New Roman" w:hAnsi="Times New Roman" w:cs="Times New Roman"/>
          <w:sz w:val="24"/>
          <w:szCs w:val="24"/>
        </w:rPr>
        <w:t xml:space="preserve"> actualmente reside en Buenos Aires. Es separado y tiene 3 hijos. Estudió la carrera de Técnico Dental y trabaja como consignatario de hacienda. Tenía 19 años cuando fue llamado a la guerra, cumpliendo un rol de soldado raso.</w:t>
      </w:r>
    </w:p>
    <w:p w14:paraId="79851519" w14:textId="6D58B6AD" w:rsidR="00BE319C" w:rsidRPr="007E09CE" w:rsidRDefault="00BE319C"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 xml:space="preserve">V3: hombre de 60 años, vive en Mercedes, Corrientes. Es separado y tiene 4 hijos. Estudió Licenciatura en Ciencias de la Educación y trabaja como productor agropecuario. Tenía 20 años cuando fue convocado a la guerra como subteniente de infantería. </w:t>
      </w:r>
    </w:p>
    <w:p w14:paraId="01875B7E" w14:textId="3ED34385" w:rsidR="00BE319C" w:rsidRPr="007E09CE" w:rsidRDefault="00BE319C"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V4:</w:t>
      </w:r>
      <w:r w:rsidR="00D124C8" w:rsidRPr="007E09CE">
        <w:rPr>
          <w:rFonts w:ascii="Times New Roman" w:hAnsi="Times New Roman" w:cs="Times New Roman"/>
          <w:sz w:val="24"/>
          <w:szCs w:val="24"/>
        </w:rPr>
        <w:t xml:space="preserve"> </w:t>
      </w:r>
      <w:r w:rsidRPr="007E09CE">
        <w:rPr>
          <w:rFonts w:ascii="Times New Roman" w:hAnsi="Times New Roman" w:cs="Times New Roman"/>
          <w:sz w:val="24"/>
          <w:szCs w:val="24"/>
        </w:rPr>
        <w:t xml:space="preserve">hombre de 59 años, es de Mar del Plata y reside en Buenos Aires. Es separado y </w:t>
      </w:r>
      <w:r w:rsidRPr="007E09CE">
        <w:rPr>
          <w:rFonts w:ascii="Times New Roman" w:hAnsi="Times New Roman" w:cs="Times New Roman"/>
          <w:sz w:val="24"/>
          <w:szCs w:val="24"/>
        </w:rPr>
        <w:lastRenderedPageBreak/>
        <w:t>actualmente se encuentra en pareja; tiene 4 hijos de</w:t>
      </w:r>
      <w:r w:rsidR="00D124C8" w:rsidRPr="007E09CE">
        <w:rPr>
          <w:rFonts w:ascii="Times New Roman" w:hAnsi="Times New Roman" w:cs="Times New Roman"/>
          <w:sz w:val="24"/>
          <w:szCs w:val="24"/>
        </w:rPr>
        <w:t>l primer matrimonio</w:t>
      </w:r>
      <w:r w:rsidRPr="007E09CE">
        <w:rPr>
          <w:rFonts w:ascii="Times New Roman" w:hAnsi="Times New Roman" w:cs="Times New Roman"/>
          <w:sz w:val="24"/>
          <w:szCs w:val="24"/>
        </w:rPr>
        <w:t xml:space="preserve">. </w:t>
      </w:r>
      <w:r w:rsidR="00D124C8" w:rsidRPr="007E09CE">
        <w:rPr>
          <w:rFonts w:ascii="Times New Roman" w:hAnsi="Times New Roman" w:cs="Times New Roman"/>
          <w:sz w:val="24"/>
          <w:szCs w:val="24"/>
        </w:rPr>
        <w:t>Comenzó la carrera universitaria de Administración de Empresas, pero no la concluyó. T</w:t>
      </w:r>
      <w:r w:rsidRPr="007E09CE">
        <w:rPr>
          <w:rFonts w:ascii="Times New Roman" w:hAnsi="Times New Roman" w:cs="Times New Roman"/>
          <w:sz w:val="24"/>
          <w:szCs w:val="24"/>
        </w:rPr>
        <w:t>rabaja como administrativo en una obra social. Comenzó la conscripción un mes antes de ir a la guerra</w:t>
      </w:r>
      <w:r w:rsidR="00D124C8" w:rsidRPr="007E09CE">
        <w:rPr>
          <w:rFonts w:ascii="Times New Roman" w:hAnsi="Times New Roman" w:cs="Times New Roman"/>
          <w:sz w:val="24"/>
          <w:szCs w:val="24"/>
        </w:rPr>
        <w:t>,</w:t>
      </w:r>
      <w:r w:rsidRPr="007E09CE">
        <w:rPr>
          <w:rFonts w:ascii="Times New Roman" w:hAnsi="Times New Roman" w:cs="Times New Roman"/>
          <w:sz w:val="24"/>
          <w:szCs w:val="24"/>
        </w:rPr>
        <w:t xml:space="preserve"> tenía 19 años cuando lo convocaron.</w:t>
      </w:r>
    </w:p>
    <w:p w14:paraId="0289D91D" w14:textId="0149BDD5" w:rsidR="00BE319C" w:rsidRPr="007E09CE" w:rsidRDefault="1C218DEE" w:rsidP="007E09CE">
      <w:pPr>
        <w:spacing w:line="360" w:lineRule="auto"/>
        <w:ind w:firstLine="708"/>
        <w:rPr>
          <w:rFonts w:ascii="Times New Roman" w:hAnsi="Times New Roman" w:cs="Times New Roman"/>
          <w:i/>
          <w:iCs/>
          <w:sz w:val="24"/>
          <w:szCs w:val="24"/>
        </w:rPr>
      </w:pPr>
      <w:r w:rsidRPr="007E09CE">
        <w:rPr>
          <w:rFonts w:ascii="Times New Roman" w:hAnsi="Times New Roman" w:cs="Times New Roman"/>
          <w:sz w:val="24"/>
          <w:szCs w:val="24"/>
        </w:rPr>
        <w:t xml:space="preserve">V5: hombre de 61 años, nacido en la Provincia de San Miguel de </w:t>
      </w:r>
      <w:r w:rsidR="2B95C046" w:rsidRPr="007E09CE">
        <w:rPr>
          <w:rFonts w:ascii="Times New Roman" w:hAnsi="Times New Roman" w:cs="Times New Roman"/>
          <w:sz w:val="24"/>
          <w:szCs w:val="24"/>
        </w:rPr>
        <w:t>Tucumán, ahora</w:t>
      </w:r>
      <w:r w:rsidRPr="007E09CE">
        <w:rPr>
          <w:rFonts w:ascii="Times New Roman" w:hAnsi="Times New Roman" w:cs="Times New Roman"/>
          <w:sz w:val="24"/>
          <w:szCs w:val="24"/>
        </w:rPr>
        <w:t xml:space="preserve"> vive en Buenos Aires. Es separado, tiene 4 hijas del primer matrimonio y actualmente se encuentra en pareja. Estudió paisajismo, tiene una pequeña empresa de mantenimiento y creación de jardines. A su vez, trabaja en el Consejo Escolar dando charlas sobre Malvinas: </w:t>
      </w:r>
      <w:r w:rsidRPr="007E09CE">
        <w:rPr>
          <w:rFonts w:ascii="Times New Roman" w:hAnsi="Times New Roman" w:cs="Times New Roman"/>
          <w:i/>
          <w:iCs/>
          <w:sz w:val="24"/>
          <w:szCs w:val="24"/>
        </w:rPr>
        <w:t>una es mi profesión y la otra es mi pasión.</w:t>
      </w:r>
      <w:bookmarkStart w:id="2" w:name="_Toc126614675"/>
    </w:p>
    <w:p w14:paraId="5FD5EE80" w14:textId="7D5ADD09" w:rsidR="00BE319C" w:rsidRPr="007E09CE" w:rsidRDefault="00BE319C" w:rsidP="007E09CE">
      <w:pPr>
        <w:spacing w:line="360" w:lineRule="auto"/>
        <w:ind w:firstLine="0"/>
        <w:rPr>
          <w:rFonts w:ascii="Times New Roman" w:hAnsi="Times New Roman" w:cs="Times New Roman"/>
          <w:b/>
          <w:bCs/>
          <w:sz w:val="24"/>
          <w:szCs w:val="24"/>
        </w:rPr>
      </w:pPr>
      <w:r w:rsidRPr="007E09CE">
        <w:rPr>
          <w:rFonts w:ascii="Times New Roman" w:hAnsi="Times New Roman" w:cs="Times New Roman"/>
          <w:b/>
          <w:bCs/>
          <w:sz w:val="24"/>
          <w:szCs w:val="24"/>
        </w:rPr>
        <w:t>Instrumento</w:t>
      </w:r>
      <w:bookmarkEnd w:id="1"/>
      <w:bookmarkEnd w:id="2"/>
    </w:p>
    <w:p w14:paraId="166A95B1" w14:textId="71D9E48F" w:rsidR="002F37A2" w:rsidRPr="007E09CE" w:rsidRDefault="3C5CA709" w:rsidP="007E09CE">
      <w:pPr>
        <w:spacing w:line="360" w:lineRule="auto"/>
        <w:rPr>
          <w:rFonts w:ascii="Times New Roman" w:hAnsi="Times New Roman" w:cs="Times New Roman"/>
          <w:sz w:val="24"/>
          <w:szCs w:val="24"/>
        </w:rPr>
      </w:pPr>
      <w:r w:rsidRPr="007E09CE">
        <w:rPr>
          <w:rFonts w:ascii="Times New Roman" w:hAnsi="Times New Roman" w:cs="Times New Roman"/>
          <w:sz w:val="24"/>
          <w:szCs w:val="24"/>
        </w:rPr>
        <w:t>La recolección de datos se realizó mediante entrevistas semiestructuradas individuales, una técnica cualitativa que facilita obtener información rica y detallada sobre las experiencias subjetivas de los participantes (</w:t>
      </w:r>
      <w:proofErr w:type="spellStart"/>
      <w:r w:rsidRPr="007E09CE">
        <w:rPr>
          <w:rFonts w:ascii="Times New Roman" w:hAnsi="Times New Roman" w:cs="Times New Roman"/>
          <w:sz w:val="24"/>
          <w:szCs w:val="24"/>
        </w:rPr>
        <w:t>Patton</w:t>
      </w:r>
      <w:proofErr w:type="spellEnd"/>
      <w:r w:rsidRPr="007E09CE">
        <w:rPr>
          <w:rFonts w:ascii="Times New Roman" w:hAnsi="Times New Roman" w:cs="Times New Roman"/>
          <w:sz w:val="24"/>
          <w:szCs w:val="24"/>
        </w:rPr>
        <w:t>, 2015). Las entrevistas abordaron temáticas centradas en la experiencia bélica, la etapa de postguerra, la percepción social de</w:t>
      </w:r>
      <w:r w:rsidR="79634E7A" w:rsidRPr="007E09CE">
        <w:rPr>
          <w:rFonts w:ascii="Times New Roman" w:hAnsi="Times New Roman" w:cs="Times New Roman"/>
          <w:sz w:val="24"/>
          <w:szCs w:val="24"/>
        </w:rPr>
        <w:t>l proceso de</w:t>
      </w:r>
      <w:r w:rsidRPr="007E09CE">
        <w:rPr>
          <w:rFonts w:ascii="Times New Roman" w:hAnsi="Times New Roman" w:cs="Times New Roman"/>
          <w:sz w:val="24"/>
          <w:szCs w:val="24"/>
        </w:rPr>
        <w:t xml:space="preserve"> </w:t>
      </w:r>
      <w:proofErr w:type="spellStart"/>
      <w:r w:rsidRPr="007E09CE">
        <w:rPr>
          <w:rFonts w:ascii="Times New Roman" w:hAnsi="Times New Roman" w:cs="Times New Roman"/>
          <w:sz w:val="24"/>
          <w:szCs w:val="24"/>
        </w:rPr>
        <w:t>desmalvinización</w:t>
      </w:r>
      <w:proofErr w:type="spellEnd"/>
      <w:r w:rsidRPr="007E09CE">
        <w:rPr>
          <w:rFonts w:ascii="Times New Roman" w:hAnsi="Times New Roman" w:cs="Times New Roman"/>
          <w:sz w:val="24"/>
          <w:szCs w:val="24"/>
        </w:rPr>
        <w:t xml:space="preserve"> y los factores de resiliencia involucrados</w:t>
      </w:r>
      <w:r w:rsidR="19041AD3" w:rsidRPr="007E09CE">
        <w:rPr>
          <w:rFonts w:ascii="Times New Roman" w:hAnsi="Times New Roman" w:cs="Times New Roman"/>
          <w:sz w:val="24"/>
          <w:szCs w:val="24"/>
        </w:rPr>
        <w:t xml:space="preserve"> en el proceso</w:t>
      </w:r>
      <w:r w:rsidR="5CB9BA8E" w:rsidRPr="007E09CE">
        <w:rPr>
          <w:rFonts w:ascii="Times New Roman" w:hAnsi="Times New Roman" w:cs="Times New Roman"/>
          <w:sz w:val="24"/>
          <w:szCs w:val="24"/>
        </w:rPr>
        <w:t xml:space="preserve"> individual de cada participante.</w:t>
      </w:r>
    </w:p>
    <w:p w14:paraId="6BE09E4D" w14:textId="4BC21E48" w:rsidR="002F37A2" w:rsidRPr="007E09CE" w:rsidRDefault="3C5CA709" w:rsidP="007E09CE">
      <w:pPr>
        <w:spacing w:line="360" w:lineRule="auto"/>
        <w:ind w:firstLine="360"/>
        <w:rPr>
          <w:rFonts w:ascii="Times New Roman" w:hAnsi="Times New Roman" w:cs="Times New Roman"/>
          <w:sz w:val="24"/>
          <w:szCs w:val="24"/>
        </w:rPr>
      </w:pPr>
      <w:r w:rsidRPr="007E09CE">
        <w:rPr>
          <w:rFonts w:ascii="Times New Roman" w:hAnsi="Times New Roman" w:cs="Times New Roman"/>
          <w:sz w:val="24"/>
          <w:szCs w:val="24"/>
        </w:rPr>
        <w:t>La duración de cada entrevista fue de aproximadamente 40 a 60 minutos, fueron grabadas en formato digital y posteriormente transcritas de manera literal para su posterior análisis</w:t>
      </w:r>
      <w:r w:rsidR="6B3591C5" w:rsidRPr="007E09CE">
        <w:rPr>
          <w:rFonts w:ascii="Times New Roman" w:hAnsi="Times New Roman" w:cs="Times New Roman"/>
          <w:sz w:val="24"/>
          <w:szCs w:val="24"/>
        </w:rPr>
        <w:t xml:space="preserve">. </w:t>
      </w:r>
      <w:r w:rsidRPr="007E09CE">
        <w:rPr>
          <w:rFonts w:ascii="Times New Roman" w:hAnsi="Times New Roman" w:cs="Times New Roman"/>
          <w:sz w:val="24"/>
          <w:szCs w:val="24"/>
        </w:rPr>
        <w:t>Se utilizó un guion temático que orientó la conversación, asegurando la cobertura de los tópicos relevantes sin perder la flexibilidad necesaria para explorar nuevas dimensiones emergentes.</w:t>
      </w:r>
      <w:r w:rsidR="6B3591C5" w:rsidRPr="007E09CE">
        <w:rPr>
          <w:rFonts w:ascii="Times New Roman" w:hAnsi="Times New Roman" w:cs="Times New Roman"/>
          <w:sz w:val="24"/>
          <w:szCs w:val="24"/>
        </w:rPr>
        <w:t xml:space="preserve"> Se </w:t>
      </w:r>
      <w:r w:rsidR="2646AAEC" w:rsidRPr="007E09CE">
        <w:rPr>
          <w:rFonts w:ascii="Times New Roman" w:hAnsi="Times New Roman" w:cs="Times New Roman"/>
          <w:sz w:val="24"/>
          <w:szCs w:val="24"/>
        </w:rPr>
        <w:t>consideraron los siguientes ejes temáticos:</w:t>
      </w:r>
    </w:p>
    <w:p w14:paraId="7838E5AC" w14:textId="71593457" w:rsidR="00BE319C" w:rsidRPr="007E09CE" w:rsidRDefault="1C218DEE" w:rsidP="007E09CE">
      <w:pPr>
        <w:pStyle w:val="Prrafodelista"/>
        <w:widowControl/>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Datos demográficos</w:t>
      </w:r>
      <w:r w:rsidR="200A6D43" w:rsidRPr="007E09CE">
        <w:rPr>
          <w:rFonts w:ascii="Times New Roman" w:hAnsi="Times New Roman" w:cs="Times New Roman"/>
          <w:sz w:val="24"/>
          <w:szCs w:val="24"/>
        </w:rPr>
        <w:t xml:space="preserve">: </w:t>
      </w:r>
      <w:r w:rsidRPr="007E09CE">
        <w:rPr>
          <w:rFonts w:ascii="Times New Roman" w:hAnsi="Times New Roman" w:cs="Times New Roman"/>
          <w:sz w:val="24"/>
          <w:szCs w:val="24"/>
        </w:rPr>
        <w:t>nombre, edad, cómo se constituye su familia, nivel educativo y trabajo.</w:t>
      </w:r>
    </w:p>
    <w:p w14:paraId="39CFE9E7" w14:textId="1185043A" w:rsidR="00BE319C" w:rsidRPr="007E09CE" w:rsidRDefault="00BE319C" w:rsidP="007E09CE">
      <w:pPr>
        <w:pStyle w:val="Prrafodelista"/>
        <w:widowControl/>
        <w:numPr>
          <w:ilvl w:val="0"/>
          <w:numId w:val="3"/>
        </w:numPr>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Experiencia en la Guerra</w:t>
      </w:r>
      <w:r w:rsidR="00BB5562" w:rsidRPr="007E09CE">
        <w:rPr>
          <w:rFonts w:ascii="Times New Roman" w:hAnsi="Times New Roman" w:cs="Times New Roman"/>
          <w:sz w:val="24"/>
          <w:szCs w:val="24"/>
        </w:rPr>
        <w:t>: edad</w:t>
      </w:r>
      <w:r w:rsidRPr="007E09CE">
        <w:rPr>
          <w:rFonts w:ascii="Times New Roman" w:hAnsi="Times New Roman" w:cs="Times New Roman"/>
          <w:sz w:val="24"/>
          <w:szCs w:val="24"/>
        </w:rPr>
        <w:t xml:space="preserve"> cuando fue a la guerra, su rol, un resumen de su experiencia y adversidades.</w:t>
      </w:r>
    </w:p>
    <w:p w14:paraId="784D047A" w14:textId="12623658" w:rsidR="00BE319C" w:rsidRPr="007E09CE" w:rsidRDefault="1C218DEE" w:rsidP="007E09CE">
      <w:pPr>
        <w:pStyle w:val="Prrafodelista"/>
        <w:widowControl/>
        <w:numPr>
          <w:ilvl w:val="0"/>
          <w:numId w:val="3"/>
        </w:numPr>
        <w:autoSpaceDE/>
        <w:autoSpaceDN/>
        <w:spacing w:line="360" w:lineRule="auto"/>
        <w:rPr>
          <w:rFonts w:ascii="Times New Roman" w:hAnsi="Times New Roman" w:cs="Times New Roman"/>
          <w:sz w:val="24"/>
          <w:szCs w:val="24"/>
        </w:rPr>
      </w:pPr>
      <w:proofErr w:type="spellStart"/>
      <w:r w:rsidRPr="007E09CE">
        <w:rPr>
          <w:rFonts w:ascii="Times New Roman" w:hAnsi="Times New Roman" w:cs="Times New Roman"/>
          <w:sz w:val="24"/>
          <w:szCs w:val="24"/>
        </w:rPr>
        <w:t>Desmalvinizació</w:t>
      </w:r>
      <w:r w:rsidR="381510F0" w:rsidRPr="007E09CE">
        <w:rPr>
          <w:rFonts w:ascii="Times New Roman" w:hAnsi="Times New Roman" w:cs="Times New Roman"/>
          <w:sz w:val="24"/>
          <w:szCs w:val="24"/>
        </w:rPr>
        <w:t>n</w:t>
      </w:r>
      <w:proofErr w:type="spellEnd"/>
      <w:r w:rsidR="381510F0" w:rsidRPr="007E09CE">
        <w:rPr>
          <w:rFonts w:ascii="Times New Roman" w:hAnsi="Times New Roman" w:cs="Times New Roman"/>
          <w:sz w:val="24"/>
          <w:szCs w:val="24"/>
        </w:rPr>
        <w:t>: cómo</w:t>
      </w:r>
      <w:r w:rsidRPr="007E09CE">
        <w:rPr>
          <w:rFonts w:ascii="Times New Roman" w:hAnsi="Times New Roman" w:cs="Times New Roman"/>
          <w:sz w:val="24"/>
          <w:szCs w:val="24"/>
        </w:rPr>
        <w:t xml:space="preserve"> fue su </w:t>
      </w:r>
      <w:r w:rsidR="7B47749D" w:rsidRPr="007E09CE">
        <w:rPr>
          <w:rFonts w:ascii="Times New Roman" w:hAnsi="Times New Roman" w:cs="Times New Roman"/>
          <w:sz w:val="24"/>
          <w:szCs w:val="24"/>
        </w:rPr>
        <w:t xml:space="preserve">proceso de </w:t>
      </w:r>
      <w:r w:rsidRPr="007E09CE">
        <w:rPr>
          <w:rFonts w:ascii="Times New Roman" w:hAnsi="Times New Roman" w:cs="Times New Roman"/>
          <w:sz w:val="24"/>
          <w:szCs w:val="24"/>
        </w:rPr>
        <w:t>readaptación cuando vuelve al continente, cómo fue recibido por sus familiares, amigos y sociedad.</w:t>
      </w:r>
    </w:p>
    <w:p w14:paraId="3DB1BA0D" w14:textId="6FF33517" w:rsidR="00BE319C" w:rsidRPr="007E09CE" w:rsidRDefault="00BE319C" w:rsidP="007E09CE">
      <w:pPr>
        <w:pStyle w:val="Prrafodelista"/>
        <w:widowControl/>
        <w:numPr>
          <w:ilvl w:val="0"/>
          <w:numId w:val="3"/>
        </w:numPr>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Resiliencia</w:t>
      </w:r>
      <w:r w:rsidR="00BB5562" w:rsidRPr="007E09CE">
        <w:rPr>
          <w:rFonts w:ascii="Times New Roman" w:hAnsi="Times New Roman" w:cs="Times New Roman"/>
          <w:sz w:val="24"/>
          <w:szCs w:val="24"/>
        </w:rPr>
        <w:t xml:space="preserve">: </w:t>
      </w:r>
      <w:r w:rsidRPr="007E09CE">
        <w:rPr>
          <w:rFonts w:ascii="Times New Roman" w:hAnsi="Times New Roman" w:cs="Times New Roman"/>
          <w:sz w:val="24"/>
          <w:szCs w:val="24"/>
        </w:rPr>
        <w:t>qué factores de resiliencia utilizó para superar la adversidad experimentada.</w:t>
      </w:r>
    </w:p>
    <w:p w14:paraId="663B56C4" w14:textId="2437024B" w:rsidR="00BE319C" w:rsidRPr="007E09CE" w:rsidRDefault="1C218DEE" w:rsidP="007E09CE">
      <w:pPr>
        <w:pStyle w:val="Prrafodelista"/>
        <w:widowControl/>
        <w:numPr>
          <w:ilvl w:val="0"/>
          <w:numId w:val="3"/>
        </w:numPr>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Actualidad</w:t>
      </w:r>
      <w:r w:rsidR="381510F0" w:rsidRPr="007E09CE">
        <w:rPr>
          <w:rFonts w:ascii="Times New Roman" w:hAnsi="Times New Roman" w:cs="Times New Roman"/>
          <w:sz w:val="24"/>
          <w:szCs w:val="24"/>
        </w:rPr>
        <w:t xml:space="preserve">: </w:t>
      </w:r>
      <w:r w:rsidRPr="007E09CE">
        <w:rPr>
          <w:rFonts w:ascii="Times New Roman" w:hAnsi="Times New Roman" w:cs="Times New Roman"/>
          <w:sz w:val="24"/>
          <w:szCs w:val="24"/>
        </w:rPr>
        <w:t>de qué manera la guerra lo sigue afectando.</w:t>
      </w:r>
    </w:p>
    <w:p w14:paraId="00171750" w14:textId="0855708E" w:rsidR="00BE319C" w:rsidRPr="007E09CE" w:rsidRDefault="00BE319C" w:rsidP="007E09CE">
      <w:pPr>
        <w:spacing w:line="360" w:lineRule="auto"/>
        <w:ind w:firstLine="0"/>
        <w:rPr>
          <w:rFonts w:ascii="Times New Roman" w:hAnsi="Times New Roman" w:cs="Times New Roman"/>
          <w:b/>
          <w:bCs/>
          <w:sz w:val="24"/>
          <w:szCs w:val="24"/>
        </w:rPr>
      </w:pPr>
      <w:bookmarkStart w:id="3" w:name="_Toc104922766"/>
      <w:bookmarkStart w:id="4" w:name="_Toc126614676"/>
      <w:r w:rsidRPr="007E09CE">
        <w:rPr>
          <w:rFonts w:ascii="Times New Roman" w:hAnsi="Times New Roman" w:cs="Times New Roman"/>
          <w:b/>
          <w:bCs/>
          <w:sz w:val="24"/>
          <w:szCs w:val="24"/>
        </w:rPr>
        <w:t>Procedimiento</w:t>
      </w:r>
      <w:bookmarkEnd w:id="3"/>
      <w:bookmarkEnd w:id="4"/>
    </w:p>
    <w:p w14:paraId="49EB8F91" w14:textId="547ECA4C" w:rsidR="00E514F9" w:rsidRPr="007E09CE" w:rsidRDefault="55578834" w:rsidP="007E09CE">
      <w:pPr>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Se realizó una entrevista individual a cada participante, </w:t>
      </w:r>
      <w:r w:rsidR="5D754273" w:rsidRPr="007E09CE">
        <w:rPr>
          <w:rFonts w:ascii="Times New Roman" w:hAnsi="Times New Roman" w:cs="Times New Roman"/>
          <w:sz w:val="24"/>
          <w:szCs w:val="24"/>
        </w:rPr>
        <w:t xml:space="preserve">una </w:t>
      </w:r>
      <w:r w:rsidRPr="007E09CE">
        <w:rPr>
          <w:rFonts w:ascii="Times New Roman" w:hAnsi="Times New Roman" w:cs="Times New Roman"/>
          <w:sz w:val="24"/>
          <w:szCs w:val="24"/>
        </w:rPr>
        <w:t xml:space="preserve">de manera presencial </w:t>
      </w:r>
      <w:r w:rsidR="1C4F83AF" w:rsidRPr="007E09CE">
        <w:rPr>
          <w:rFonts w:ascii="Times New Roman" w:hAnsi="Times New Roman" w:cs="Times New Roman"/>
          <w:sz w:val="24"/>
          <w:szCs w:val="24"/>
        </w:rPr>
        <w:t>y cuatro de manera virtual a travé</w:t>
      </w:r>
      <w:r w:rsidR="5B69D6D8" w:rsidRPr="007E09CE">
        <w:rPr>
          <w:rFonts w:ascii="Times New Roman" w:hAnsi="Times New Roman" w:cs="Times New Roman"/>
          <w:sz w:val="24"/>
          <w:szCs w:val="24"/>
        </w:rPr>
        <w:t>s de videollamada</w:t>
      </w:r>
      <w:r w:rsidRPr="007E09CE">
        <w:rPr>
          <w:rFonts w:ascii="Times New Roman" w:hAnsi="Times New Roman" w:cs="Times New Roman"/>
          <w:sz w:val="24"/>
          <w:szCs w:val="24"/>
        </w:rPr>
        <w:t xml:space="preserve"> </w:t>
      </w:r>
      <w:r w:rsidR="4A315C20" w:rsidRPr="007E09CE">
        <w:rPr>
          <w:rFonts w:ascii="Times New Roman" w:hAnsi="Times New Roman" w:cs="Times New Roman"/>
          <w:sz w:val="24"/>
          <w:szCs w:val="24"/>
        </w:rPr>
        <w:t>utilizando</w:t>
      </w:r>
      <w:r w:rsidRPr="007E09CE">
        <w:rPr>
          <w:rFonts w:ascii="Times New Roman" w:hAnsi="Times New Roman" w:cs="Times New Roman"/>
          <w:sz w:val="24"/>
          <w:szCs w:val="24"/>
        </w:rPr>
        <w:t xml:space="preserve"> la aplicación </w:t>
      </w:r>
      <w:proofErr w:type="gramStart"/>
      <w:r w:rsidRPr="007E09CE">
        <w:rPr>
          <w:rFonts w:ascii="Times New Roman" w:hAnsi="Times New Roman" w:cs="Times New Roman"/>
          <w:sz w:val="24"/>
          <w:szCs w:val="24"/>
        </w:rPr>
        <w:t>Zoom</w:t>
      </w:r>
      <w:proofErr w:type="gramEnd"/>
      <w:r w:rsidRPr="007E09CE">
        <w:rPr>
          <w:rFonts w:ascii="Times New Roman" w:hAnsi="Times New Roman" w:cs="Times New Roman"/>
          <w:sz w:val="24"/>
          <w:szCs w:val="24"/>
        </w:rPr>
        <w:t xml:space="preserve">, con una duración </w:t>
      </w:r>
      <w:r w:rsidRPr="007E09CE">
        <w:rPr>
          <w:rFonts w:ascii="Times New Roman" w:hAnsi="Times New Roman" w:cs="Times New Roman"/>
          <w:sz w:val="24"/>
          <w:szCs w:val="24"/>
        </w:rPr>
        <w:lastRenderedPageBreak/>
        <w:t xml:space="preserve">aproximada de entre 40 y 60 minutos. Previo a su inicio, los participantes </w:t>
      </w:r>
      <w:r w:rsidR="22696F36" w:rsidRPr="007E09CE">
        <w:rPr>
          <w:rFonts w:ascii="Times New Roman" w:hAnsi="Times New Roman" w:cs="Times New Roman"/>
          <w:sz w:val="24"/>
          <w:szCs w:val="24"/>
        </w:rPr>
        <w:t>debieron leer</w:t>
      </w:r>
      <w:r w:rsidRPr="007E09CE">
        <w:rPr>
          <w:rFonts w:ascii="Times New Roman" w:hAnsi="Times New Roman" w:cs="Times New Roman"/>
          <w:sz w:val="24"/>
          <w:szCs w:val="24"/>
        </w:rPr>
        <w:t xml:space="preserve"> un consentimiento informado en el que se detallaban los propósitos de la investigación, la naturaleza anónima y voluntaria de la participación, así como la posibilidad de retirarse en cualquier momento sin consecuencias. Con la </w:t>
      </w:r>
      <w:r w:rsidR="1251D3FF" w:rsidRPr="007E09CE">
        <w:rPr>
          <w:rFonts w:ascii="Times New Roman" w:hAnsi="Times New Roman" w:cs="Times New Roman"/>
          <w:sz w:val="24"/>
          <w:szCs w:val="24"/>
        </w:rPr>
        <w:t>aceptación</w:t>
      </w:r>
      <w:r w:rsidRPr="007E09CE">
        <w:rPr>
          <w:rFonts w:ascii="Times New Roman" w:hAnsi="Times New Roman" w:cs="Times New Roman"/>
          <w:sz w:val="24"/>
          <w:szCs w:val="24"/>
        </w:rPr>
        <w:t xml:space="preserve"> de dicho consentimiento, los entrevistados autorizaron además la grabación de la sesión para su posterior transcripción y análisis cualitativo.</w:t>
      </w:r>
    </w:p>
    <w:p w14:paraId="10E5FF54" w14:textId="6D6A9B0C" w:rsidR="00BE319C" w:rsidRPr="007E09CE" w:rsidRDefault="1C218DEE" w:rsidP="007E09CE">
      <w:pPr>
        <w:spacing w:line="360" w:lineRule="auto"/>
        <w:ind w:firstLine="0"/>
        <w:rPr>
          <w:rFonts w:ascii="Times New Roman" w:hAnsi="Times New Roman" w:cs="Times New Roman"/>
          <w:b/>
          <w:bCs/>
          <w:sz w:val="24"/>
          <w:szCs w:val="24"/>
        </w:rPr>
      </w:pPr>
      <w:bookmarkStart w:id="5" w:name="_Toc105000664"/>
      <w:bookmarkStart w:id="6" w:name="_Toc126614677"/>
      <w:r w:rsidRPr="007E09CE">
        <w:rPr>
          <w:rFonts w:ascii="Times New Roman" w:hAnsi="Times New Roman" w:cs="Times New Roman"/>
          <w:b/>
          <w:bCs/>
          <w:sz w:val="24"/>
          <w:szCs w:val="24"/>
        </w:rPr>
        <w:t>Análisis de datos</w:t>
      </w:r>
      <w:bookmarkEnd w:id="5"/>
      <w:bookmarkEnd w:id="6"/>
    </w:p>
    <w:p w14:paraId="4B557A94" w14:textId="4BD01495" w:rsidR="00850E40" w:rsidRPr="007E09CE" w:rsidRDefault="1C81D979" w:rsidP="007E09CE">
      <w:pPr>
        <w:spacing w:line="360" w:lineRule="auto"/>
        <w:rPr>
          <w:rFonts w:ascii="Times New Roman" w:hAnsi="Times New Roman" w:cs="Times New Roman"/>
          <w:color w:val="000000"/>
          <w:kern w:val="0"/>
          <w:sz w:val="24"/>
          <w:szCs w:val="24"/>
          <w14:ligatures w14:val="none"/>
        </w:rPr>
      </w:pPr>
      <w:r w:rsidRPr="007E09CE">
        <w:rPr>
          <w:rFonts w:ascii="Times New Roman" w:hAnsi="Times New Roman" w:cs="Times New Roman"/>
          <w:color w:val="000000"/>
          <w:kern w:val="0"/>
          <w:sz w:val="24"/>
          <w:szCs w:val="24"/>
          <w14:ligatures w14:val="none"/>
        </w:rPr>
        <w:t>Dado que esta investigación es de carácter cualitativo y empírico, el análisis de los datos se fundamentó en un enfoque sistemático y reflexivo para garantizar la profundidad y riqueza de la información. La recolección y el análisis se llevaron a cabo en dos etapas complementarias: primero, a partir de las observaciones contextuales que la investigadora realizó durante las entrevistas; y segundo, a partir de la transcripción literal de las entrevistas realizadas, las cuales fueron escritas en procesador de texto para facilitar su análisis detallado (</w:t>
      </w:r>
      <w:proofErr w:type="spellStart"/>
      <w:r w:rsidRPr="007E09CE">
        <w:rPr>
          <w:rFonts w:ascii="Times New Roman" w:hAnsi="Times New Roman" w:cs="Times New Roman"/>
          <w:color w:val="000000"/>
          <w:kern w:val="0"/>
          <w:sz w:val="24"/>
          <w:szCs w:val="24"/>
          <w14:ligatures w14:val="none"/>
        </w:rPr>
        <w:t>Kvale</w:t>
      </w:r>
      <w:proofErr w:type="spellEnd"/>
      <w:r w:rsidRPr="007E09CE">
        <w:rPr>
          <w:rFonts w:ascii="Times New Roman" w:hAnsi="Times New Roman" w:cs="Times New Roman"/>
          <w:color w:val="000000"/>
          <w:kern w:val="0"/>
          <w:sz w:val="24"/>
          <w:szCs w:val="24"/>
          <w14:ligatures w14:val="none"/>
        </w:rPr>
        <w:t xml:space="preserve"> &amp; </w:t>
      </w:r>
      <w:proofErr w:type="spellStart"/>
      <w:r w:rsidRPr="007E09CE">
        <w:rPr>
          <w:rFonts w:ascii="Times New Roman" w:hAnsi="Times New Roman" w:cs="Times New Roman"/>
          <w:color w:val="000000"/>
          <w:kern w:val="0"/>
          <w:sz w:val="24"/>
          <w:szCs w:val="24"/>
          <w14:ligatures w14:val="none"/>
        </w:rPr>
        <w:t>Brinkmann</w:t>
      </w:r>
      <w:proofErr w:type="spellEnd"/>
      <w:r w:rsidRPr="007E09CE">
        <w:rPr>
          <w:rFonts w:ascii="Times New Roman" w:hAnsi="Times New Roman" w:cs="Times New Roman"/>
          <w:color w:val="000000"/>
          <w:kern w:val="0"/>
          <w:sz w:val="24"/>
          <w:szCs w:val="24"/>
          <w14:ligatures w14:val="none"/>
        </w:rPr>
        <w:t>, 2009).</w:t>
      </w:r>
    </w:p>
    <w:p w14:paraId="6DB606FA" w14:textId="2A9F08DC" w:rsidR="00850E40" w:rsidRPr="007E09CE" w:rsidRDefault="1C81D979" w:rsidP="007E09CE">
      <w:pPr>
        <w:spacing w:line="360" w:lineRule="auto"/>
        <w:rPr>
          <w:rFonts w:ascii="Times New Roman" w:hAnsi="Times New Roman" w:cs="Times New Roman"/>
          <w:color w:val="000000"/>
          <w:kern w:val="0"/>
          <w:sz w:val="24"/>
          <w:szCs w:val="24"/>
          <w14:ligatures w14:val="none"/>
        </w:rPr>
      </w:pPr>
      <w:r w:rsidRPr="007E09CE">
        <w:rPr>
          <w:rFonts w:ascii="Times New Roman" w:hAnsi="Times New Roman" w:cs="Times New Roman"/>
          <w:color w:val="000000"/>
          <w:kern w:val="0"/>
          <w:sz w:val="24"/>
          <w:szCs w:val="24"/>
          <w14:ligatures w14:val="none"/>
        </w:rPr>
        <w:t>Para el análisis del contenido de las entrevistas se aplicó el método del análisis temático, una técnica cualitativa ampliamente reconocida por su capacidad para identificar, analizar y reportar patrones o temas significativos en los datos textuales</w:t>
      </w:r>
      <w:r w:rsidR="767ABA62" w:rsidRPr="007E09CE">
        <w:rPr>
          <w:rFonts w:ascii="Times New Roman" w:hAnsi="Times New Roman" w:cs="Times New Roman"/>
          <w:color w:val="000000"/>
          <w:kern w:val="0"/>
          <w:sz w:val="24"/>
          <w:szCs w:val="24"/>
          <w14:ligatures w14:val="none"/>
        </w:rPr>
        <w:t xml:space="preserve">. </w:t>
      </w:r>
      <w:r w:rsidRPr="007E09CE">
        <w:rPr>
          <w:rFonts w:ascii="Times New Roman" w:hAnsi="Times New Roman" w:cs="Times New Roman"/>
          <w:color w:val="000000"/>
          <w:kern w:val="0"/>
          <w:sz w:val="24"/>
          <w:szCs w:val="24"/>
          <w14:ligatures w14:val="none"/>
        </w:rPr>
        <w:t>Este método permitió sistematizar la información de manera rigurosa y flexible, siendo adecuado para estudios exploratorios y descriptivos</w:t>
      </w:r>
      <w:r w:rsidR="767ABA62" w:rsidRPr="007E09CE">
        <w:rPr>
          <w:rFonts w:ascii="Times New Roman" w:hAnsi="Times New Roman" w:cs="Times New Roman"/>
          <w:color w:val="000000"/>
          <w:kern w:val="0"/>
          <w:sz w:val="24"/>
          <w:szCs w:val="24"/>
          <w14:ligatures w14:val="none"/>
        </w:rPr>
        <w:t>.</w:t>
      </w:r>
    </w:p>
    <w:p w14:paraId="6C8B8F67" w14:textId="064DB218" w:rsidR="00850E40" w:rsidRPr="007E09CE" w:rsidRDefault="1C81D979" w:rsidP="007E09CE">
      <w:pPr>
        <w:spacing w:line="360" w:lineRule="auto"/>
        <w:rPr>
          <w:rFonts w:ascii="Times New Roman" w:hAnsi="Times New Roman" w:cs="Times New Roman"/>
          <w:color w:val="000000"/>
          <w:kern w:val="0"/>
          <w:sz w:val="24"/>
          <w:szCs w:val="24"/>
          <w14:ligatures w14:val="none"/>
        </w:rPr>
      </w:pPr>
      <w:r w:rsidRPr="007E09CE">
        <w:rPr>
          <w:rFonts w:ascii="Times New Roman" w:hAnsi="Times New Roman" w:cs="Times New Roman"/>
          <w:color w:val="000000"/>
          <w:kern w:val="0"/>
          <w:sz w:val="24"/>
          <w:szCs w:val="24"/>
          <w14:ligatures w14:val="none"/>
        </w:rPr>
        <w:t>El análisis temático se desarrolló siguiendo las seis fases propuestas por Braun y Clarke (2006): (1) familiarización con los datos mediante la lectura repetida de las transcripciones; (2) generación de códigos iniciales, etiquetando segmentos relevantes del texto; (3) búsqueda de temas emergentes a partir de los códigos; (4) revisión y refinamiento de los temas para asegurar coherencia interna y máxima representatividad; (5) definición y denominación clara de cada tema; y (6) elaboración del informe final que integra y explica dichos temas en relación con los objetivos del estudio.</w:t>
      </w:r>
    </w:p>
    <w:p w14:paraId="5AB4956A" w14:textId="2C3FA020" w:rsidR="00BE319C" w:rsidRPr="007E09CE" w:rsidDel="00850E40" w:rsidRDefault="1C81D979" w:rsidP="007E09CE">
      <w:pPr>
        <w:spacing w:line="360" w:lineRule="auto"/>
        <w:rPr>
          <w:rFonts w:ascii="Times New Roman" w:hAnsi="Times New Roman" w:cs="Times New Roman"/>
          <w:color w:val="000000" w:themeColor="text1"/>
          <w:sz w:val="24"/>
          <w:szCs w:val="24"/>
        </w:rPr>
      </w:pPr>
      <w:r w:rsidRPr="007E09CE">
        <w:rPr>
          <w:rFonts w:ascii="Times New Roman" w:hAnsi="Times New Roman" w:cs="Times New Roman"/>
          <w:color w:val="000000"/>
          <w:kern w:val="0"/>
          <w:sz w:val="24"/>
          <w:szCs w:val="24"/>
          <w14:ligatures w14:val="none"/>
        </w:rPr>
        <w:t>Adicionalmente, para aumentar la confiabilidad y validez del análisis se realizaron estrategias como la triangulación de datos entre las observaciones y las entrevistas, y la revisión por pares para minimizar sesgos interpretativos</w:t>
      </w:r>
      <w:r w:rsidR="66CE19E4" w:rsidRPr="007E09CE">
        <w:rPr>
          <w:rFonts w:ascii="Times New Roman" w:hAnsi="Times New Roman" w:cs="Times New Roman"/>
          <w:color w:val="000000"/>
          <w:kern w:val="0"/>
          <w:sz w:val="24"/>
          <w:szCs w:val="24"/>
          <w14:ligatures w14:val="none"/>
        </w:rPr>
        <w:t xml:space="preserve">. </w:t>
      </w:r>
    </w:p>
    <w:p w14:paraId="4454049E" w14:textId="0BEE941B" w:rsidR="00D51F16" w:rsidRPr="007E09CE" w:rsidRDefault="00D51F16" w:rsidP="007E09CE">
      <w:pPr>
        <w:pStyle w:val="Default"/>
        <w:spacing w:line="360" w:lineRule="auto"/>
        <w:contextualSpacing/>
        <w:jc w:val="both"/>
        <w:rPr>
          <w:b/>
          <w:bCs/>
        </w:rPr>
      </w:pPr>
      <w:r w:rsidRPr="007E09CE">
        <w:rPr>
          <w:b/>
          <w:bCs/>
        </w:rPr>
        <w:t>RESULTADOS</w:t>
      </w:r>
    </w:p>
    <w:p w14:paraId="3AFDD5D3" w14:textId="5B21BD05" w:rsidR="00DE53FE" w:rsidRPr="007E09CE" w:rsidRDefault="0CD43228" w:rsidP="007E09CE">
      <w:pPr>
        <w:pStyle w:val="Default"/>
        <w:spacing w:line="360" w:lineRule="auto"/>
        <w:ind w:firstLine="720"/>
        <w:contextualSpacing/>
        <w:jc w:val="both"/>
      </w:pPr>
      <w:r w:rsidRPr="007E09CE">
        <w:t xml:space="preserve">Los hallazgos de este estudio se organizaron en tres categorías principales que emergieron del análisis temático: (1) las adversidades vividas durante el conflicto armado, (2) el proceso de </w:t>
      </w:r>
      <w:r w:rsidRPr="007E09CE">
        <w:lastRenderedPageBreak/>
        <w:t>readaptación en el contexto postguerra, y (3) los factores de resiliencia que los participantes movilizaron para afrontar dichas experiencias. Cada categoría refleja un aspecto relevante de las experiencias subjetivas de los veteranos, integrando las dimensiones emocionales, sociales y psicológicas exploradas.</w:t>
      </w:r>
    </w:p>
    <w:p w14:paraId="629F2A0A" w14:textId="6F530E32" w:rsidR="00DE53FE" w:rsidRPr="007E09CE" w:rsidRDefault="0CD43228" w:rsidP="007E09CE">
      <w:pPr>
        <w:pStyle w:val="Default"/>
        <w:spacing w:line="360" w:lineRule="auto"/>
        <w:ind w:firstLine="720"/>
        <w:contextualSpacing/>
        <w:jc w:val="both"/>
      </w:pPr>
      <w:r w:rsidRPr="007E09CE">
        <w:t xml:space="preserve">Para ilustrar y enriquecer la comprensión de estas categorías, se incluyen citas textuales seleccionadas que ejemplifican las narrativas y percepciones expresadas por los participantes. Con el fin de proteger la confidencialidad de los sujetos de estudio, cada entrevistado ha sido identificado mediante un código alfanumérico (de V1 a V5), garantizando su </w:t>
      </w:r>
      <w:r w:rsidR="3F125134" w:rsidRPr="007E09CE">
        <w:t>anonimato. Este</w:t>
      </w:r>
      <w:r w:rsidRPr="007E09CE">
        <w:t xml:space="preserve"> formato permite no solo transmitir los aspectos más significativos de la experiencia recolectada, sino también ofrecer una voz directa a los participantes, fortaleciendo la validez ecológica de los resultados y facilitando la conexión con el contexto real de las vivencias estudiadas.</w:t>
      </w:r>
    </w:p>
    <w:p w14:paraId="691ADFF7" w14:textId="04CCEFDF" w:rsidR="00BE319C" w:rsidRPr="007E09CE" w:rsidRDefault="1C218DEE" w:rsidP="007E09CE">
      <w:pPr>
        <w:spacing w:line="360" w:lineRule="auto"/>
        <w:contextualSpacing/>
        <w:rPr>
          <w:rFonts w:ascii="Times New Roman" w:hAnsi="Times New Roman" w:cs="Times New Roman"/>
          <w:sz w:val="24"/>
          <w:szCs w:val="24"/>
        </w:rPr>
      </w:pPr>
      <w:bookmarkStart w:id="7" w:name="_Toc126614681"/>
      <w:r w:rsidRPr="007E09CE">
        <w:rPr>
          <w:rFonts w:ascii="Times New Roman" w:hAnsi="Times New Roman" w:cs="Times New Roman"/>
          <w:b/>
          <w:bCs/>
          <w:color w:val="000000"/>
          <w:kern w:val="0"/>
          <w:sz w:val="24"/>
          <w:szCs w:val="24"/>
          <w14:ligatures w14:val="none"/>
        </w:rPr>
        <w:t>Adversidades durante la guerra</w:t>
      </w:r>
      <w:bookmarkEnd w:id="7"/>
    </w:p>
    <w:p w14:paraId="26954FFB" w14:textId="30D73CD2" w:rsidR="00BE319C" w:rsidRPr="007E09CE" w:rsidRDefault="00BE319C" w:rsidP="007E09CE">
      <w:pPr>
        <w:pStyle w:val="NormalWeb"/>
        <w:spacing w:before="0" w:beforeAutospacing="0" w:after="0" w:afterAutospacing="0" w:line="360" w:lineRule="auto"/>
        <w:jc w:val="both"/>
        <w:rPr>
          <w:color w:val="000000"/>
        </w:rPr>
      </w:pPr>
      <w:r w:rsidRPr="007E09CE">
        <w:rPr>
          <w:b/>
          <w:bCs/>
          <w:color w:val="000000"/>
        </w:rPr>
        <w:tab/>
      </w:r>
      <w:r w:rsidR="3E4425C4" w:rsidRPr="007E09CE">
        <w:rPr>
          <w:color w:val="000000"/>
        </w:rPr>
        <w:t xml:space="preserve">Los participantes refirieron haber enfrentado necesidades básicas insatisfechas como hambre, frío, privación del sueño y falta de seguridad. Asimismo, emergieron adversidades emocionales relacionadas con el duelo por compañeros caídos, la incertidumbre, </w:t>
      </w:r>
      <w:r w:rsidR="78C42A59" w:rsidRPr="007E09CE">
        <w:rPr>
          <w:color w:val="000000"/>
        </w:rPr>
        <w:t xml:space="preserve">el </w:t>
      </w:r>
      <w:r w:rsidR="3E4425C4" w:rsidRPr="007E09CE">
        <w:rPr>
          <w:color w:val="000000"/>
        </w:rPr>
        <w:t>miedo y cambios profundos en sus creencias y valores.</w:t>
      </w:r>
    </w:p>
    <w:p w14:paraId="492A1917" w14:textId="545DBE63" w:rsidR="00BE319C" w:rsidRPr="007E09CE" w:rsidRDefault="00BE319C" w:rsidP="007E09CE">
      <w:pPr>
        <w:pStyle w:val="NormalWeb"/>
        <w:spacing w:before="0" w:beforeAutospacing="0" w:after="0" w:afterAutospacing="0" w:line="360" w:lineRule="auto"/>
        <w:jc w:val="both"/>
      </w:pPr>
      <w:r w:rsidRPr="007E09CE">
        <w:tab/>
      </w:r>
      <w:r w:rsidR="1C218DEE" w:rsidRPr="007E09CE">
        <w:t xml:space="preserve">Dentro de las adversidades físicas que sufrieron los veteranos durante la guerra, </w:t>
      </w:r>
      <w:r w:rsidR="3E4425C4" w:rsidRPr="007E09CE">
        <w:t xml:space="preserve">hubo </w:t>
      </w:r>
      <w:r w:rsidR="1C218DEE" w:rsidRPr="007E09CE">
        <w:t xml:space="preserve">cuatro necesidades básicas que no fueron cubiertas. La </w:t>
      </w:r>
      <w:r w:rsidR="36D42D2A" w:rsidRPr="007E09CE">
        <w:t>adversidad más referida por los veteranos fue el hambre</w:t>
      </w:r>
      <w:r w:rsidR="05448E40" w:rsidRPr="007E09CE">
        <w:t>, cuatro de ellos dicen haberla padecido</w:t>
      </w:r>
      <w:r w:rsidR="36D42D2A" w:rsidRPr="007E09CE">
        <w:t xml:space="preserve">. Los participantes </w:t>
      </w:r>
      <w:r w:rsidR="6830AE2E" w:rsidRPr="007E09CE">
        <w:t>cuenta</w:t>
      </w:r>
      <w:r w:rsidR="36D42D2A" w:rsidRPr="007E09CE">
        <w:t xml:space="preserve">n </w:t>
      </w:r>
      <w:r w:rsidR="1C218DEE" w:rsidRPr="007E09CE">
        <w:t xml:space="preserve">que al poco tiempo de haber llegado a las islas la comida no era suficiente, por lo tanto, tuvieron que racionarla. </w:t>
      </w:r>
      <w:r w:rsidR="007EB525" w:rsidRPr="007E09CE">
        <w:t>Los veteranos relataron distintas estrategias para obtener comida como el robo</w:t>
      </w:r>
      <w:r w:rsidR="76203E41" w:rsidRPr="007E09CE">
        <w:t xml:space="preserve"> y</w:t>
      </w:r>
      <w:r w:rsidR="007EB525" w:rsidRPr="007E09CE">
        <w:t xml:space="preserve"> </w:t>
      </w:r>
      <w:r w:rsidR="76203E41" w:rsidRPr="007E09CE">
        <w:t>la caza de animales</w:t>
      </w:r>
      <w:r w:rsidR="1ECAB671" w:rsidRPr="007E09CE">
        <w:t>, destacando lo difícil que resultaba acceder a</w:t>
      </w:r>
      <w:r w:rsidR="09020CEA" w:rsidRPr="007E09CE">
        <w:t xml:space="preserve"> la</w:t>
      </w:r>
      <w:r w:rsidR="1ECAB671" w:rsidRPr="007E09CE">
        <w:t xml:space="preserve"> comida, incluso comparando su situación a personas en situación de calle</w:t>
      </w:r>
      <w:r w:rsidR="46C983C8" w:rsidRPr="007E09CE">
        <w:t xml:space="preserve">. Dos de ellos mencionan haber adelgazado quince kilos </w:t>
      </w:r>
      <w:proofErr w:type="spellStart"/>
      <w:r w:rsidR="46C983C8" w:rsidRPr="007E09CE">
        <w:t>duante</w:t>
      </w:r>
      <w:proofErr w:type="spellEnd"/>
      <w:r w:rsidR="46C983C8" w:rsidRPr="007E09CE">
        <w:t xml:space="preserve"> la estadía en Las Islas.</w:t>
      </w:r>
      <w:r w:rsidR="74C79212" w:rsidRPr="007E09CE">
        <w:t xml:space="preserve"> Por ejemplo, el V4 destacó</w:t>
      </w:r>
      <w:r w:rsidR="1C218DEE" w:rsidRPr="007E09CE">
        <w:t xml:space="preserve">: </w:t>
      </w:r>
      <w:r w:rsidR="2477C3D9" w:rsidRPr="007E09CE">
        <w:t>“</w:t>
      </w:r>
      <w:r w:rsidR="1C218DEE" w:rsidRPr="007E09CE">
        <w:rPr>
          <w:i/>
          <w:iCs/>
        </w:rPr>
        <w:t xml:space="preserve">…el hambre es algo que te va demacrando, te va debilitando … llega el momento de que </w:t>
      </w:r>
      <w:proofErr w:type="spellStart"/>
      <w:r w:rsidR="1C218DEE" w:rsidRPr="007E09CE">
        <w:rPr>
          <w:i/>
          <w:iCs/>
        </w:rPr>
        <w:t>tenés</w:t>
      </w:r>
      <w:proofErr w:type="spellEnd"/>
      <w:r w:rsidR="1C218DEE" w:rsidRPr="007E09CE">
        <w:rPr>
          <w:i/>
          <w:iCs/>
        </w:rPr>
        <w:t xml:space="preserve"> hambre y no </w:t>
      </w:r>
      <w:proofErr w:type="spellStart"/>
      <w:r w:rsidR="1C218DEE" w:rsidRPr="007E09CE">
        <w:rPr>
          <w:i/>
          <w:iCs/>
        </w:rPr>
        <w:t>podés</w:t>
      </w:r>
      <w:proofErr w:type="spellEnd"/>
      <w:r w:rsidR="1C218DEE" w:rsidRPr="007E09CE">
        <w:rPr>
          <w:i/>
          <w:iCs/>
        </w:rPr>
        <w:t xml:space="preserve"> comer y eso te pone mal, te bajonea</w:t>
      </w:r>
      <w:r w:rsidR="2477C3D9" w:rsidRPr="007E09CE">
        <w:rPr>
          <w:i/>
          <w:iCs/>
        </w:rPr>
        <w:t>”</w:t>
      </w:r>
      <w:r w:rsidR="74C79212" w:rsidRPr="007E09CE">
        <w:rPr>
          <w:i/>
          <w:iCs/>
        </w:rPr>
        <w:t>.</w:t>
      </w:r>
    </w:p>
    <w:p w14:paraId="07467E4C" w14:textId="707A930A" w:rsidR="00BE319C" w:rsidRPr="007E09CE" w:rsidRDefault="1C218DEE" w:rsidP="007E09CE">
      <w:pPr>
        <w:pStyle w:val="NormalWeb"/>
        <w:spacing w:before="0" w:beforeAutospacing="0" w:after="0" w:afterAutospacing="0" w:line="360" w:lineRule="auto"/>
        <w:jc w:val="both"/>
      </w:pPr>
      <w:r w:rsidRPr="007E09CE">
        <w:t xml:space="preserve"> </w:t>
      </w:r>
      <w:r w:rsidR="00BE319C" w:rsidRPr="007E09CE">
        <w:tab/>
      </w:r>
      <w:r w:rsidR="74C79212" w:rsidRPr="007E09CE">
        <w:t>El fr</w:t>
      </w:r>
      <w:r w:rsidR="0CD43228" w:rsidRPr="007E09CE">
        <w:t>í</w:t>
      </w:r>
      <w:r w:rsidR="74C79212" w:rsidRPr="007E09CE">
        <w:t xml:space="preserve">o fue otra </w:t>
      </w:r>
      <w:r w:rsidR="7538EAB7" w:rsidRPr="007E09CE">
        <w:t>a</w:t>
      </w:r>
      <w:r w:rsidR="43DE5768" w:rsidRPr="007E09CE">
        <w:t>d</w:t>
      </w:r>
      <w:r w:rsidR="7538EAB7" w:rsidRPr="007E09CE">
        <w:t>versidad física referida por</w:t>
      </w:r>
      <w:r w:rsidR="798898D3" w:rsidRPr="007E09CE">
        <w:t xml:space="preserve"> tres de</w:t>
      </w:r>
      <w:r w:rsidR="7538EAB7" w:rsidRPr="007E09CE">
        <w:t xml:space="preserve"> los veteranos. Estos relataron haber</w:t>
      </w:r>
      <w:r w:rsidRPr="007E09CE">
        <w:t xml:space="preserve"> experimentado fr</w:t>
      </w:r>
      <w:r w:rsidR="176AE0D5" w:rsidRPr="007E09CE">
        <w:t>í</w:t>
      </w:r>
      <w:r w:rsidRPr="007E09CE">
        <w:t xml:space="preserve">o extremo durante su estadía en </w:t>
      </w:r>
      <w:r w:rsidR="43FA96D9" w:rsidRPr="007E09CE">
        <w:t>L</w:t>
      </w:r>
      <w:r w:rsidRPr="007E09CE">
        <w:t xml:space="preserve">as </w:t>
      </w:r>
      <w:r w:rsidR="352B3E69" w:rsidRPr="007E09CE">
        <w:t>I</w:t>
      </w:r>
      <w:r w:rsidRPr="007E09CE">
        <w:t>slas, sin reparo del viento ni la lluvia y durmiendo a la intemperie:</w:t>
      </w:r>
      <w:r w:rsidRPr="007E09CE">
        <w:rPr>
          <w:i/>
          <w:iCs/>
        </w:rPr>
        <w:t xml:space="preserve"> </w:t>
      </w:r>
      <w:r w:rsidR="2477C3D9" w:rsidRPr="007E09CE">
        <w:rPr>
          <w:i/>
          <w:iCs/>
        </w:rPr>
        <w:t>“</w:t>
      </w:r>
      <w:r w:rsidRPr="007E09CE">
        <w:rPr>
          <w:i/>
          <w:iCs/>
        </w:rPr>
        <w:t>El fr</w:t>
      </w:r>
      <w:r w:rsidR="62EF61FC" w:rsidRPr="007E09CE">
        <w:rPr>
          <w:i/>
          <w:iCs/>
        </w:rPr>
        <w:t>í</w:t>
      </w:r>
      <w:r w:rsidRPr="007E09CE">
        <w:rPr>
          <w:i/>
          <w:iCs/>
        </w:rPr>
        <w:t>o fue muy fuerte, sobre todo cuando uno tiene fr</w:t>
      </w:r>
      <w:r w:rsidR="138CC894" w:rsidRPr="007E09CE">
        <w:rPr>
          <w:i/>
          <w:iCs/>
        </w:rPr>
        <w:t>í</w:t>
      </w:r>
      <w:r w:rsidRPr="007E09CE">
        <w:rPr>
          <w:i/>
          <w:iCs/>
        </w:rPr>
        <w:t xml:space="preserve">o en los huesos, estando todo el día afuera y no teniendo lugar para calentarse ni un minuto, ni una ducha caliente, ni una estufa. Nosotros estábamos todo el día con ese </w:t>
      </w:r>
      <w:r w:rsidR="737E06E0" w:rsidRPr="007E09CE">
        <w:rPr>
          <w:i/>
          <w:iCs/>
        </w:rPr>
        <w:t>fr</w:t>
      </w:r>
      <w:r w:rsidR="0AA46F60" w:rsidRPr="007E09CE">
        <w:rPr>
          <w:i/>
          <w:iCs/>
        </w:rPr>
        <w:t>í</w:t>
      </w:r>
      <w:r w:rsidR="737E06E0" w:rsidRPr="007E09CE">
        <w:rPr>
          <w:i/>
          <w:iCs/>
        </w:rPr>
        <w:t xml:space="preserve">o” (V4). </w:t>
      </w:r>
      <w:r w:rsidR="24548870" w:rsidRPr="007E09CE">
        <w:t xml:space="preserve">En este mismo </w:t>
      </w:r>
      <w:r w:rsidR="6ED62AB7" w:rsidRPr="007E09CE">
        <w:t>sentido</w:t>
      </w:r>
      <w:r w:rsidR="24548870" w:rsidRPr="007E09CE">
        <w:t xml:space="preserve">, </w:t>
      </w:r>
      <w:r w:rsidR="267AAF02" w:rsidRPr="007E09CE">
        <w:t xml:space="preserve">tres de </w:t>
      </w:r>
      <w:r w:rsidR="267AAF02" w:rsidRPr="007E09CE">
        <w:lastRenderedPageBreak/>
        <w:t xml:space="preserve">los participantes </w:t>
      </w:r>
      <w:r w:rsidR="1809F2E8" w:rsidRPr="007E09CE">
        <w:t>destacaron no contar con la vestimenta adecuada ni suficiente para las condiciones climáticas</w:t>
      </w:r>
      <w:r w:rsidR="5B8E71B1" w:rsidRPr="007E09CE">
        <w:t xml:space="preserve">, vistiendo la misma ropa los 74 días que duró el conflicto. </w:t>
      </w:r>
      <w:r w:rsidR="2A0B7B12" w:rsidRPr="007E09CE">
        <w:t>El relato del V2 ejemplifica estas dificultades</w:t>
      </w:r>
      <w:r w:rsidRPr="007E09CE">
        <w:t xml:space="preserve">: </w:t>
      </w:r>
      <w:r w:rsidR="2477C3D9" w:rsidRPr="007E09CE">
        <w:t>“</w:t>
      </w:r>
      <w:r w:rsidRPr="007E09CE">
        <w:rPr>
          <w:i/>
          <w:iCs/>
        </w:rPr>
        <w:t>estar mojado muchos días, haberme arrastrado por lugares, por letrinas sin saber porque era de noche y no tener una muda de ropa para cambiarme</w:t>
      </w:r>
      <w:r w:rsidR="2477C3D9" w:rsidRPr="007E09CE">
        <w:t>”.</w:t>
      </w:r>
      <w:r w:rsidRPr="007E09CE">
        <w:t xml:space="preserve"> </w:t>
      </w:r>
      <w:r w:rsidR="2A0B7B12" w:rsidRPr="007E09CE">
        <w:t xml:space="preserve">Uno de los veteranos </w:t>
      </w:r>
      <w:r w:rsidRPr="007E09CE">
        <w:t xml:space="preserve">también </w:t>
      </w:r>
      <w:r w:rsidR="2A0B7B12" w:rsidRPr="007E09CE">
        <w:t>relató tomar</w:t>
      </w:r>
      <w:r w:rsidRPr="007E09CE">
        <w:t xml:space="preserve"> la ropa de los caídos si se encontraba en mejores condiciones que la propia.</w:t>
      </w:r>
    </w:p>
    <w:p w14:paraId="3667EFF8" w14:textId="249E0F13" w:rsidR="00BE319C" w:rsidRPr="007E09CE" w:rsidRDefault="00401B21" w:rsidP="007E09CE">
      <w:pPr>
        <w:pStyle w:val="NormalWeb"/>
        <w:spacing w:before="0" w:beforeAutospacing="0" w:after="0" w:afterAutospacing="0" w:line="360" w:lineRule="auto"/>
        <w:jc w:val="both"/>
      </w:pPr>
      <w:r w:rsidRPr="007E09CE">
        <w:tab/>
      </w:r>
      <w:r w:rsidR="3D806792" w:rsidRPr="007E09CE">
        <w:t>El sueño</w:t>
      </w:r>
      <w:r w:rsidR="1461F04E" w:rsidRPr="007E09CE">
        <w:t xml:space="preserve"> fue </w:t>
      </w:r>
      <w:r w:rsidR="3D806792" w:rsidRPr="007E09CE">
        <w:t xml:space="preserve">otra de las adversidades descriptas por </w:t>
      </w:r>
      <w:r w:rsidR="783B0386" w:rsidRPr="007E09CE">
        <w:t xml:space="preserve">dos de </w:t>
      </w:r>
      <w:r w:rsidR="3D806792" w:rsidRPr="007E09CE">
        <w:t>los participantes</w:t>
      </w:r>
      <w:r w:rsidR="3E4425C4" w:rsidRPr="007E09CE">
        <w:t>,</w:t>
      </w:r>
      <w:r w:rsidR="3D806792" w:rsidRPr="007E09CE">
        <w:t xml:space="preserve"> </w:t>
      </w:r>
      <w:r w:rsidR="3E4425C4" w:rsidRPr="007E09CE">
        <w:t>l</w:t>
      </w:r>
      <w:r w:rsidR="3D806792" w:rsidRPr="007E09CE">
        <w:t xml:space="preserve">os veteranos </w:t>
      </w:r>
      <w:r w:rsidR="311B0B37" w:rsidRPr="007E09CE">
        <w:t>relata</w:t>
      </w:r>
      <w:r w:rsidR="3D806792" w:rsidRPr="007E09CE">
        <w:t xml:space="preserve">ron que </w:t>
      </w:r>
      <w:r w:rsidR="1C218DEE" w:rsidRPr="007E09CE">
        <w:t xml:space="preserve">las horas de sueño eran escasas y </w:t>
      </w:r>
      <w:r w:rsidR="6B94AE84" w:rsidRPr="007E09CE">
        <w:t xml:space="preserve">era </w:t>
      </w:r>
      <w:r w:rsidR="1C218DEE" w:rsidRPr="007E09CE">
        <w:t xml:space="preserve">difícil </w:t>
      </w:r>
      <w:r w:rsidR="3D806792" w:rsidRPr="007E09CE">
        <w:t xml:space="preserve">de </w:t>
      </w:r>
      <w:r w:rsidR="1C218DEE" w:rsidRPr="007E09CE">
        <w:t>conciliar debido a las malas condiciones en las cuales se encontraban</w:t>
      </w:r>
      <w:r w:rsidR="3D806792" w:rsidRPr="007E09CE">
        <w:t xml:space="preserve">: </w:t>
      </w:r>
      <w:r w:rsidR="2477C3D9" w:rsidRPr="007E09CE">
        <w:t>“</w:t>
      </w:r>
      <w:r w:rsidR="1C218DEE" w:rsidRPr="007E09CE">
        <w:rPr>
          <w:i/>
          <w:iCs/>
        </w:rPr>
        <w:t>dormía arriba de unas varillas de alambrado, las maderas las usaba para no estar arriba del piso porque brotaba agua. Tenía una frazada que la usaba para taparme la cabeza porque a la noche pasaban ratas</w:t>
      </w:r>
      <w:r w:rsidR="2477C3D9" w:rsidRPr="007E09CE">
        <w:rPr>
          <w:i/>
          <w:iCs/>
        </w:rPr>
        <w:t>”</w:t>
      </w:r>
      <w:r w:rsidR="3D806792" w:rsidRPr="007E09CE">
        <w:rPr>
          <w:i/>
          <w:iCs/>
        </w:rPr>
        <w:t xml:space="preserve"> (V1)</w:t>
      </w:r>
      <w:r w:rsidR="1C218DEE" w:rsidRPr="007E09CE">
        <w:rPr>
          <w:i/>
          <w:iCs/>
        </w:rPr>
        <w:t>.</w:t>
      </w:r>
      <w:r w:rsidR="1C218DEE" w:rsidRPr="007E09CE">
        <w:t xml:space="preserve">  </w:t>
      </w:r>
    </w:p>
    <w:p w14:paraId="4C6DC613" w14:textId="0EA37DE9" w:rsidR="00BE319C" w:rsidRPr="007E09CE" w:rsidRDefault="00BE319C" w:rsidP="007E09CE">
      <w:pPr>
        <w:pStyle w:val="NormalWeb"/>
        <w:spacing w:before="0" w:beforeAutospacing="0" w:after="0" w:afterAutospacing="0" w:line="360" w:lineRule="auto"/>
        <w:jc w:val="both"/>
      </w:pPr>
      <w:r w:rsidRPr="007E09CE">
        <w:tab/>
      </w:r>
      <w:r w:rsidR="3D806792" w:rsidRPr="007E09CE">
        <w:t>La</w:t>
      </w:r>
      <w:r w:rsidR="2E35C641" w:rsidRPr="007E09CE">
        <w:t xml:space="preserve"> falta</w:t>
      </w:r>
      <w:r w:rsidR="1C218DEE" w:rsidRPr="007E09CE">
        <w:t xml:space="preserve"> seguridad y protección de los individuos</w:t>
      </w:r>
      <w:r w:rsidR="3D806792" w:rsidRPr="007E09CE">
        <w:t xml:space="preserve"> también fue descripta</w:t>
      </w:r>
      <w:r w:rsidR="2D876340" w:rsidRPr="007E09CE">
        <w:t xml:space="preserve"> como una adversidad</w:t>
      </w:r>
      <w:r w:rsidR="3D806792" w:rsidRPr="007E09CE">
        <w:t xml:space="preserve"> por los</w:t>
      </w:r>
      <w:r w:rsidR="0EC7A3C6" w:rsidRPr="007E09CE">
        <w:t xml:space="preserve"> cinco entrevistados</w:t>
      </w:r>
      <w:r w:rsidR="2E35C641" w:rsidRPr="007E09CE">
        <w:t>. Los participantes hicieron</w:t>
      </w:r>
      <w:r w:rsidR="1C218DEE" w:rsidRPr="007E09CE">
        <w:t xml:space="preserve"> referencia en su discurso a haber experimentado miedo, temor por su vida; esto acompañado de haber sufrido bombardeos, haber estado prisionero</w:t>
      </w:r>
      <w:r w:rsidR="4BE60E9B" w:rsidRPr="007E09CE">
        <w:t>s</w:t>
      </w:r>
      <w:r w:rsidR="1C218DEE" w:rsidRPr="007E09CE">
        <w:t xml:space="preserve"> en el barco inglés Canberra durante una semana, no tener las armas adecuadas para la guerra, no tener suministros necesarios para sobrevivir durante 72 días e incluso haber sufrido heridas físicas debido a los combates</w:t>
      </w:r>
      <w:r w:rsidR="2E35C641" w:rsidRPr="007E09CE">
        <w:t>. El V3 relata:</w:t>
      </w:r>
      <w:r w:rsidR="1C218DEE" w:rsidRPr="007E09CE">
        <w:t xml:space="preserve"> </w:t>
      </w:r>
      <w:r w:rsidR="2477C3D9" w:rsidRPr="007E09CE">
        <w:t>“</w:t>
      </w:r>
      <w:r w:rsidR="1C218DEE" w:rsidRPr="007E09CE">
        <w:rPr>
          <w:i/>
          <w:iCs/>
        </w:rPr>
        <w:t>…fui herido en la pierna izquierda y acá en la cabeza recibí un impacto de fusil, un tiro directo, me pegó en el casco, me rozó el cráneo y me sacó la punta de la oreja</w:t>
      </w:r>
      <w:r w:rsidR="2477C3D9" w:rsidRPr="007E09CE">
        <w:rPr>
          <w:i/>
          <w:iCs/>
        </w:rPr>
        <w:t>”</w:t>
      </w:r>
      <w:r w:rsidR="2E35C641" w:rsidRPr="007E09CE">
        <w:rPr>
          <w:i/>
          <w:iCs/>
        </w:rPr>
        <w:t>.</w:t>
      </w:r>
    </w:p>
    <w:p w14:paraId="0B2EB021" w14:textId="537F649B" w:rsidR="00BE319C" w:rsidRPr="007E09CE" w:rsidRDefault="00BE319C" w:rsidP="007E09CE">
      <w:pPr>
        <w:pStyle w:val="NormalWeb"/>
        <w:spacing w:before="0" w:beforeAutospacing="0" w:after="0" w:afterAutospacing="0" w:line="360" w:lineRule="auto"/>
        <w:jc w:val="both"/>
      </w:pPr>
      <w:r w:rsidRPr="007E09CE">
        <w:tab/>
      </w:r>
      <w:r w:rsidR="2E35C641" w:rsidRPr="007E09CE">
        <w:t>A</w:t>
      </w:r>
      <w:r w:rsidR="1C218DEE" w:rsidRPr="007E09CE">
        <w:t>demás de haber sufrido adversidades físicas, también tuvieron que enfrentar adversidades emocionales como el duelo, la incertidumbre y el cambio en sus creencias.</w:t>
      </w:r>
      <w:r w:rsidR="55450A76" w:rsidRPr="007E09CE">
        <w:t xml:space="preserve"> </w:t>
      </w:r>
      <w:r w:rsidR="1C218DEE" w:rsidRPr="007E09CE">
        <w:t xml:space="preserve">Con relación al duelo, </w:t>
      </w:r>
      <w:r w:rsidR="55450A76" w:rsidRPr="007E09CE">
        <w:t xml:space="preserve">los </w:t>
      </w:r>
      <w:r w:rsidR="6DD41095" w:rsidRPr="007E09CE">
        <w:t>cinco participante</w:t>
      </w:r>
      <w:r w:rsidR="55450A76" w:rsidRPr="007E09CE">
        <w:t>s</w:t>
      </w:r>
      <w:r w:rsidR="1C218DEE" w:rsidRPr="007E09CE">
        <w:t xml:space="preserve"> h</w:t>
      </w:r>
      <w:r w:rsidR="55450A76" w:rsidRPr="007E09CE">
        <w:t>icieron</w:t>
      </w:r>
      <w:r w:rsidR="1C218DEE" w:rsidRPr="007E09CE">
        <w:t xml:space="preserve"> referencia a que la pérdida de los compañeros en el campo fue algo doloroso, incluso dos de ellos relatan que enterrar a sus compañeros en </w:t>
      </w:r>
      <w:r w:rsidR="3E4425C4" w:rsidRPr="007E09CE">
        <w:t xml:space="preserve">las islas </w:t>
      </w:r>
      <w:r w:rsidR="1C218DEE" w:rsidRPr="007E09CE">
        <w:t>fue lo más difícil que les tocó atravesar</w:t>
      </w:r>
      <w:r w:rsidR="55450A76" w:rsidRPr="007E09CE">
        <w:t>:</w:t>
      </w:r>
      <w:r w:rsidR="1C218DEE" w:rsidRPr="007E09CE">
        <w:t xml:space="preserve"> </w:t>
      </w:r>
      <w:r w:rsidR="2477C3D9" w:rsidRPr="007E09CE">
        <w:t>“</w:t>
      </w:r>
      <w:r w:rsidR="1C218DEE" w:rsidRPr="007E09CE">
        <w:rPr>
          <w:i/>
          <w:iCs/>
        </w:rPr>
        <w:t>Perder un compañero en el campo de batalla, es lo más triste que hay y lo irremplazable. ¿Por qué él y no yo? ¡Cuánto dolor que pude experimentar al verlo caer!</w:t>
      </w:r>
      <w:r w:rsidR="2477C3D9" w:rsidRPr="007E09CE">
        <w:rPr>
          <w:i/>
          <w:iCs/>
        </w:rPr>
        <w:t>”</w:t>
      </w:r>
      <w:r w:rsidR="1C218DEE" w:rsidRPr="007E09CE">
        <w:rPr>
          <w:i/>
          <w:iCs/>
        </w:rPr>
        <w:t xml:space="preserve"> </w:t>
      </w:r>
      <w:r w:rsidR="55450A76" w:rsidRPr="007E09CE">
        <w:t xml:space="preserve">(V5). </w:t>
      </w:r>
    </w:p>
    <w:p w14:paraId="1927A8A6" w14:textId="0332652A" w:rsidR="00BE319C" w:rsidRPr="007E09CE" w:rsidRDefault="008D2988" w:rsidP="007E09CE">
      <w:pPr>
        <w:pStyle w:val="NormalWeb"/>
        <w:spacing w:before="0" w:beforeAutospacing="0" w:after="0" w:afterAutospacing="0" w:line="360" w:lineRule="auto"/>
        <w:ind w:firstLine="708"/>
        <w:jc w:val="both"/>
        <w:rPr>
          <w:i/>
          <w:iCs/>
        </w:rPr>
      </w:pPr>
      <w:r w:rsidRPr="007E09CE">
        <w:t xml:space="preserve">Así mismo, </w:t>
      </w:r>
      <w:r w:rsidR="25AF9699" w:rsidRPr="007E09CE">
        <w:t>tres de los entrevistados identificaron a</w:t>
      </w:r>
      <w:r w:rsidR="00BE319C" w:rsidRPr="007E09CE">
        <w:t xml:space="preserve"> la incertidumbre como otro de los contratiempos que les tocó sufrir en la Guerra de Malvinas: el aislamiento, la falta de noticias y la falta de información, donde la comunicación era escasa, incluso acerca de los resultados de las batallas. El desconocimiento de qué es lo que iba a suceder, tanto en la guerra como con sus vidas, generó incertidumbre en los veteranos</w:t>
      </w:r>
      <w:r w:rsidRPr="007E09CE">
        <w:t xml:space="preserve">: </w:t>
      </w:r>
      <w:r w:rsidR="00D51F16" w:rsidRPr="007E09CE">
        <w:t>“</w:t>
      </w:r>
      <w:r w:rsidR="00BE319C" w:rsidRPr="007E09CE">
        <w:rPr>
          <w:i/>
          <w:iCs/>
        </w:rPr>
        <w:t>Era uno de los principales problemas no saber qué iba a pasar, no saber nada respecto del enemigo</w:t>
      </w:r>
      <w:r w:rsidR="00D51F16" w:rsidRPr="007E09CE">
        <w:rPr>
          <w:i/>
          <w:iCs/>
        </w:rPr>
        <w:t>”</w:t>
      </w:r>
      <w:r w:rsidR="005656B9" w:rsidRPr="007E09CE">
        <w:rPr>
          <w:i/>
          <w:iCs/>
        </w:rPr>
        <w:t xml:space="preserve"> (V3)</w:t>
      </w:r>
      <w:r w:rsidR="00BE319C" w:rsidRPr="007E09CE">
        <w:rPr>
          <w:i/>
          <w:iCs/>
        </w:rPr>
        <w:t>.</w:t>
      </w:r>
    </w:p>
    <w:p w14:paraId="217DA6CC" w14:textId="0AC417D3" w:rsidR="00BE319C" w:rsidRPr="007E09CE" w:rsidRDefault="00BE319C" w:rsidP="007E09CE">
      <w:pPr>
        <w:pStyle w:val="NormalWeb"/>
        <w:spacing w:before="0" w:beforeAutospacing="0" w:after="0" w:afterAutospacing="0" w:line="360" w:lineRule="auto"/>
        <w:jc w:val="both"/>
      </w:pPr>
      <w:r w:rsidRPr="007E09CE">
        <w:lastRenderedPageBreak/>
        <w:tab/>
      </w:r>
      <w:r w:rsidR="3AAA3DCB" w:rsidRPr="007E09CE">
        <w:t xml:space="preserve">Por último, los </w:t>
      </w:r>
      <w:r w:rsidR="77DF5566" w:rsidRPr="007E09CE">
        <w:t xml:space="preserve">tres de los </w:t>
      </w:r>
      <w:r w:rsidR="3AAA3DCB" w:rsidRPr="007E09CE">
        <w:t>veteranos describieron haber experimentado un cambio en</w:t>
      </w:r>
      <w:r w:rsidR="1C218DEE" w:rsidRPr="007E09CE">
        <w:t xml:space="preserve"> sus creencias: lo que previo a la guerra consideraban importante, ya no lo era y lo que en la cotidianeidad pasaba desapercibido, en Malvinas pasó a ser una preocupación</w:t>
      </w:r>
      <w:r w:rsidR="65BDB7F3" w:rsidRPr="007E09CE">
        <w:t xml:space="preserve">, como eran </w:t>
      </w:r>
      <w:r w:rsidR="1C218DEE" w:rsidRPr="007E09CE">
        <w:t xml:space="preserve">la comida, el frio, </w:t>
      </w:r>
      <w:r w:rsidR="65BDB7F3" w:rsidRPr="007E09CE">
        <w:t xml:space="preserve">y </w:t>
      </w:r>
      <w:r w:rsidR="1C218DEE" w:rsidRPr="007E09CE">
        <w:t xml:space="preserve">dormir bajo un techo. </w:t>
      </w:r>
      <w:r w:rsidR="56F1CAE8" w:rsidRPr="007E09CE">
        <w:t>El V5</w:t>
      </w:r>
      <w:r w:rsidR="1C218DEE" w:rsidRPr="007E09CE">
        <w:t xml:space="preserve"> </w:t>
      </w:r>
      <w:r w:rsidR="56F1CAE8" w:rsidRPr="007E09CE">
        <w:t>relató c</w:t>
      </w:r>
      <w:r w:rsidR="5362DE7B" w:rsidRPr="007E09CE">
        <w:t>ó</w:t>
      </w:r>
      <w:r w:rsidR="56F1CAE8" w:rsidRPr="007E09CE">
        <w:t>mo</w:t>
      </w:r>
      <w:r w:rsidR="1C218DEE" w:rsidRPr="007E09CE">
        <w:t xml:space="preserve"> los valores con los que había sido educado durante toda su vida, en la guerra no tenían sentido, causando un cambio de perspectiva</w:t>
      </w:r>
      <w:r w:rsidR="56F1CAE8" w:rsidRPr="007E09CE">
        <w:t>:</w:t>
      </w:r>
      <w:r w:rsidR="1C218DEE" w:rsidRPr="007E09CE">
        <w:t xml:space="preserve"> </w:t>
      </w:r>
      <w:r w:rsidR="2477C3D9" w:rsidRPr="007E09CE">
        <w:t>“</w:t>
      </w:r>
      <w:r w:rsidR="1C218DEE" w:rsidRPr="007E09CE">
        <w:rPr>
          <w:i/>
          <w:iCs/>
        </w:rPr>
        <w:t>no matarás, no robarás, no mentirás</w:t>
      </w:r>
      <w:r w:rsidR="1C218DEE" w:rsidRPr="007E09CE">
        <w:t>, …</w:t>
      </w:r>
      <w:r w:rsidR="1C218DEE" w:rsidRPr="007E09CE">
        <w:rPr>
          <w:i/>
          <w:iCs/>
        </w:rPr>
        <w:t>al ser una persona de principios cristianos … haber tomado como mínimo los 10 mandamientos. Una guerra te destruye absolutamente todo lo que vos tenías como principio: el no robar, el no matar, la honestidad. Uno de mis mayores cuestionamientos era qué iba a hacer al momento del combate: ¿matar o morir</w:t>
      </w:r>
      <w:r w:rsidR="2477C3D9" w:rsidRPr="007E09CE">
        <w:rPr>
          <w:i/>
          <w:iCs/>
        </w:rPr>
        <w:t>”.</w:t>
      </w:r>
    </w:p>
    <w:p w14:paraId="6FCDE4E5" w14:textId="1BB816BB" w:rsidR="00BE319C" w:rsidRPr="007E09CE" w:rsidRDefault="1C218DEE" w:rsidP="007E09CE">
      <w:pPr>
        <w:spacing w:line="360" w:lineRule="auto"/>
        <w:ind w:firstLine="0"/>
        <w:rPr>
          <w:rFonts w:ascii="Times New Roman" w:eastAsia="Times New Roman" w:hAnsi="Times New Roman" w:cs="Times New Roman"/>
          <w:b/>
          <w:bCs/>
          <w:sz w:val="24"/>
          <w:szCs w:val="24"/>
          <w:lang w:eastAsia="es-AR"/>
        </w:rPr>
      </w:pPr>
      <w:bookmarkStart w:id="8" w:name="_Toc126614682"/>
      <w:r w:rsidRPr="007E09CE">
        <w:rPr>
          <w:rFonts w:ascii="Times New Roman" w:eastAsia="Times New Roman" w:hAnsi="Times New Roman" w:cs="Times New Roman"/>
          <w:b/>
          <w:bCs/>
          <w:kern w:val="0"/>
          <w:sz w:val="24"/>
          <w:szCs w:val="24"/>
          <w:lang w:eastAsia="es-AR"/>
          <w14:ligatures w14:val="none"/>
        </w:rPr>
        <w:t xml:space="preserve">Readaptación post guerra y </w:t>
      </w:r>
      <w:proofErr w:type="spellStart"/>
      <w:r w:rsidRPr="007E09CE">
        <w:rPr>
          <w:rFonts w:ascii="Times New Roman" w:eastAsia="Times New Roman" w:hAnsi="Times New Roman" w:cs="Times New Roman"/>
          <w:b/>
          <w:bCs/>
          <w:kern w:val="0"/>
          <w:sz w:val="24"/>
          <w:szCs w:val="24"/>
          <w:lang w:eastAsia="es-AR"/>
          <w14:ligatures w14:val="none"/>
        </w:rPr>
        <w:t>desmalvinización</w:t>
      </w:r>
      <w:bookmarkEnd w:id="8"/>
      <w:proofErr w:type="spellEnd"/>
    </w:p>
    <w:p w14:paraId="7EE4AA81" w14:textId="521115A7" w:rsidR="007244A9" w:rsidRPr="007E09CE" w:rsidRDefault="5340A7B7"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 xml:space="preserve">Todos los entrevistados hicieron referencia </w:t>
      </w:r>
      <w:r w:rsidR="651A0D07" w:rsidRPr="007E09CE">
        <w:rPr>
          <w:rFonts w:ascii="Times New Roman" w:hAnsi="Times New Roman" w:cs="Times New Roman"/>
          <w:sz w:val="24"/>
          <w:szCs w:val="24"/>
        </w:rPr>
        <w:t xml:space="preserve">a </w:t>
      </w:r>
      <w:r w:rsidRPr="007E09CE">
        <w:rPr>
          <w:rFonts w:ascii="Times New Roman" w:hAnsi="Times New Roman" w:cs="Times New Roman"/>
          <w:sz w:val="24"/>
          <w:szCs w:val="24"/>
        </w:rPr>
        <w:t xml:space="preserve">que no solo la guerra fue una experiencia </w:t>
      </w:r>
      <w:r w:rsidR="33111C28" w:rsidRPr="007E09CE">
        <w:rPr>
          <w:rFonts w:ascii="Times New Roman" w:hAnsi="Times New Roman" w:cs="Times New Roman"/>
          <w:sz w:val="24"/>
          <w:szCs w:val="24"/>
        </w:rPr>
        <w:t>traumática</w:t>
      </w:r>
      <w:r w:rsidRPr="007E09CE">
        <w:rPr>
          <w:rFonts w:ascii="Times New Roman" w:hAnsi="Times New Roman" w:cs="Times New Roman"/>
          <w:sz w:val="24"/>
          <w:szCs w:val="24"/>
        </w:rPr>
        <w:t>, sino que también lo fue la readaptación al regresar al continente. Los veteranos describieron la indiferencia social, la censura y la falta de apoyo estatal. Algunos manifestaron sentimientos de vergüenza y culpa por haber sobrevivido, mientras que otros señalaron la dificultad de hablar sobre su experiencia durante décadas.</w:t>
      </w:r>
    </w:p>
    <w:p w14:paraId="2E65ADA7" w14:textId="5A47F260" w:rsidR="00BE319C" w:rsidRPr="007E09CE" w:rsidRDefault="07495CBC" w:rsidP="007E09CE">
      <w:pPr>
        <w:spacing w:line="360" w:lineRule="auto"/>
        <w:ind w:firstLine="708"/>
        <w:rPr>
          <w:rFonts w:ascii="Times New Roman" w:hAnsi="Times New Roman" w:cs="Times New Roman"/>
          <w:i/>
          <w:iCs/>
          <w:sz w:val="24"/>
          <w:szCs w:val="24"/>
        </w:rPr>
      </w:pPr>
      <w:r w:rsidRPr="007E09CE">
        <w:rPr>
          <w:rFonts w:ascii="Times New Roman" w:hAnsi="Times New Roman" w:cs="Times New Roman"/>
          <w:sz w:val="24"/>
          <w:szCs w:val="24"/>
        </w:rPr>
        <w:t xml:space="preserve">Tres de los veteranos cuentan que demoraron entre 24 y 29 años en comenzar a hablar sobre su experiencia en la guerra. </w:t>
      </w:r>
      <w:r w:rsidR="1C218DEE" w:rsidRPr="007E09CE">
        <w:rPr>
          <w:rFonts w:ascii="Times New Roman" w:hAnsi="Times New Roman" w:cs="Times New Roman"/>
          <w:sz w:val="24"/>
          <w:szCs w:val="24"/>
        </w:rPr>
        <w:t xml:space="preserve">El V1 </w:t>
      </w:r>
      <w:r w:rsidR="0F2768B6" w:rsidRPr="007E09CE">
        <w:rPr>
          <w:rFonts w:ascii="Times New Roman" w:hAnsi="Times New Roman" w:cs="Times New Roman"/>
          <w:sz w:val="24"/>
          <w:szCs w:val="24"/>
        </w:rPr>
        <w:t>relató</w:t>
      </w:r>
      <w:r w:rsidR="1C218DEE" w:rsidRPr="007E09CE">
        <w:rPr>
          <w:rFonts w:ascii="Times New Roman" w:hAnsi="Times New Roman" w:cs="Times New Roman"/>
          <w:sz w:val="24"/>
          <w:szCs w:val="24"/>
        </w:rPr>
        <w:t xml:space="preserve"> que varios de sus amigos se enteraron de que él había participado en la guerra a raíz de una nota </w:t>
      </w:r>
      <w:r w:rsidR="0F2768B6" w:rsidRPr="007E09CE">
        <w:rPr>
          <w:rFonts w:ascii="Times New Roman" w:hAnsi="Times New Roman" w:cs="Times New Roman"/>
          <w:sz w:val="24"/>
          <w:szCs w:val="24"/>
        </w:rPr>
        <w:t>periodística y</w:t>
      </w:r>
      <w:r w:rsidR="5340A7B7" w:rsidRPr="007E09CE">
        <w:rPr>
          <w:rFonts w:ascii="Times New Roman" w:hAnsi="Times New Roman" w:cs="Times New Roman"/>
          <w:sz w:val="24"/>
          <w:szCs w:val="24"/>
        </w:rPr>
        <w:t xml:space="preserve"> a través de la publicación de</w:t>
      </w:r>
      <w:r w:rsidR="1C218DEE" w:rsidRPr="007E09CE">
        <w:rPr>
          <w:rFonts w:ascii="Times New Roman" w:hAnsi="Times New Roman" w:cs="Times New Roman"/>
          <w:sz w:val="24"/>
          <w:szCs w:val="24"/>
        </w:rPr>
        <w:t xml:space="preserve"> su libro</w:t>
      </w:r>
      <w:r w:rsidR="5340A7B7" w:rsidRPr="007E09CE">
        <w:rPr>
          <w:rFonts w:ascii="Times New Roman" w:hAnsi="Times New Roman" w:cs="Times New Roman"/>
          <w:sz w:val="24"/>
          <w:szCs w:val="24"/>
        </w:rPr>
        <w:t>. A partir de que</w:t>
      </w:r>
      <w:r w:rsidR="1C218DEE" w:rsidRPr="007E09CE">
        <w:rPr>
          <w:rFonts w:ascii="Times New Roman" w:hAnsi="Times New Roman" w:cs="Times New Roman"/>
          <w:sz w:val="24"/>
          <w:szCs w:val="24"/>
        </w:rPr>
        <w:t xml:space="preserve"> se conociera su historia</w:t>
      </w:r>
      <w:r w:rsidR="0F2768B6" w:rsidRPr="007E09CE">
        <w:rPr>
          <w:rFonts w:ascii="Times New Roman" w:hAnsi="Times New Roman" w:cs="Times New Roman"/>
          <w:sz w:val="24"/>
          <w:szCs w:val="24"/>
        </w:rPr>
        <w:t xml:space="preserve">, </w:t>
      </w:r>
      <w:r w:rsidR="5340A7B7" w:rsidRPr="007E09CE">
        <w:rPr>
          <w:rFonts w:ascii="Times New Roman" w:hAnsi="Times New Roman" w:cs="Times New Roman"/>
          <w:sz w:val="24"/>
          <w:szCs w:val="24"/>
        </w:rPr>
        <w:t>el participante comenzó</w:t>
      </w:r>
      <w:r w:rsidR="0F2768B6" w:rsidRPr="007E09CE">
        <w:rPr>
          <w:rFonts w:ascii="Times New Roman" w:hAnsi="Times New Roman" w:cs="Times New Roman"/>
          <w:sz w:val="24"/>
          <w:szCs w:val="24"/>
        </w:rPr>
        <w:t xml:space="preserve"> </w:t>
      </w:r>
      <w:r w:rsidR="1C218DEE" w:rsidRPr="007E09CE">
        <w:rPr>
          <w:rFonts w:ascii="Times New Roman" w:hAnsi="Times New Roman" w:cs="Times New Roman"/>
          <w:sz w:val="24"/>
          <w:szCs w:val="24"/>
        </w:rPr>
        <w:t xml:space="preserve">con ataques de pánico. El V5 </w:t>
      </w:r>
      <w:r w:rsidR="104B5841" w:rsidRPr="007E09CE">
        <w:rPr>
          <w:rFonts w:ascii="Times New Roman" w:hAnsi="Times New Roman" w:cs="Times New Roman"/>
          <w:sz w:val="24"/>
          <w:szCs w:val="24"/>
        </w:rPr>
        <w:t>relató</w:t>
      </w:r>
      <w:r w:rsidR="1C218DEE" w:rsidRPr="007E09CE">
        <w:rPr>
          <w:rFonts w:ascii="Times New Roman" w:hAnsi="Times New Roman" w:cs="Times New Roman"/>
          <w:sz w:val="24"/>
          <w:szCs w:val="24"/>
        </w:rPr>
        <w:t xml:space="preserve">: </w:t>
      </w:r>
      <w:r w:rsidR="2477C3D9" w:rsidRPr="007E09CE">
        <w:rPr>
          <w:rFonts w:ascii="Times New Roman" w:hAnsi="Times New Roman" w:cs="Times New Roman"/>
          <w:sz w:val="24"/>
          <w:szCs w:val="24"/>
        </w:rPr>
        <w:t>“</w:t>
      </w:r>
      <w:r w:rsidR="1C218DEE" w:rsidRPr="007E09CE">
        <w:rPr>
          <w:rFonts w:ascii="Times New Roman" w:hAnsi="Times New Roman" w:cs="Times New Roman"/>
          <w:i/>
          <w:iCs/>
          <w:sz w:val="24"/>
          <w:szCs w:val="24"/>
        </w:rPr>
        <w:t>la experiencia fue traumática porque así lo viví posteriormente. Tardé 29 años en empezar a hablar y a entender y a aceptar lo que me había tocado vivir. Asique considero que fue una experiencia muy violenta debido a mi crianza, a mis principios y a que uno siempre cree que la guerra está muy distante</w:t>
      </w:r>
      <w:r w:rsidR="2477C3D9" w:rsidRPr="007E09CE">
        <w:rPr>
          <w:rFonts w:ascii="Times New Roman" w:hAnsi="Times New Roman" w:cs="Times New Roman"/>
          <w:i/>
          <w:iCs/>
          <w:sz w:val="24"/>
          <w:szCs w:val="24"/>
        </w:rPr>
        <w:t>”</w:t>
      </w:r>
      <w:r w:rsidR="1C218DEE" w:rsidRPr="007E09CE">
        <w:rPr>
          <w:rFonts w:ascii="Times New Roman" w:hAnsi="Times New Roman" w:cs="Times New Roman"/>
          <w:i/>
          <w:iCs/>
          <w:sz w:val="24"/>
          <w:szCs w:val="24"/>
        </w:rPr>
        <w:t>.</w:t>
      </w:r>
      <w:r w:rsidR="0EBD2C90" w:rsidRPr="007E09CE">
        <w:rPr>
          <w:rFonts w:ascii="Times New Roman" w:hAnsi="Times New Roman" w:cs="Times New Roman"/>
          <w:i/>
          <w:iCs/>
          <w:sz w:val="24"/>
          <w:szCs w:val="24"/>
        </w:rPr>
        <w:t xml:space="preserve"> </w:t>
      </w:r>
    </w:p>
    <w:p w14:paraId="6CE9A038" w14:textId="44198507" w:rsidR="00BE319C" w:rsidRPr="007E09CE" w:rsidRDefault="0EBD2C90" w:rsidP="007E09CE">
      <w:pPr>
        <w:spacing w:line="360" w:lineRule="auto"/>
        <w:ind w:firstLine="708"/>
        <w:rPr>
          <w:rFonts w:ascii="Times New Roman" w:hAnsi="Times New Roman" w:cs="Times New Roman"/>
          <w:i/>
          <w:iCs/>
          <w:sz w:val="24"/>
          <w:szCs w:val="24"/>
        </w:rPr>
      </w:pPr>
      <w:r w:rsidRPr="007E09CE">
        <w:rPr>
          <w:rFonts w:ascii="Times New Roman" w:hAnsi="Times New Roman" w:cs="Times New Roman"/>
          <w:sz w:val="24"/>
          <w:szCs w:val="24"/>
        </w:rPr>
        <w:t xml:space="preserve">Así mismo, </w:t>
      </w:r>
      <w:r w:rsidR="74BA589B" w:rsidRPr="007E09CE">
        <w:rPr>
          <w:rFonts w:ascii="Times New Roman" w:hAnsi="Times New Roman" w:cs="Times New Roman"/>
          <w:sz w:val="24"/>
          <w:szCs w:val="24"/>
        </w:rPr>
        <w:t xml:space="preserve">dos de </w:t>
      </w:r>
      <w:r w:rsidRPr="007E09CE">
        <w:rPr>
          <w:rFonts w:ascii="Times New Roman" w:hAnsi="Times New Roman" w:cs="Times New Roman"/>
          <w:sz w:val="24"/>
          <w:szCs w:val="24"/>
        </w:rPr>
        <w:t>l</w:t>
      </w:r>
      <w:r w:rsidR="104B5841" w:rsidRPr="007E09CE">
        <w:rPr>
          <w:rFonts w:ascii="Times New Roman" w:hAnsi="Times New Roman" w:cs="Times New Roman"/>
          <w:sz w:val="24"/>
          <w:szCs w:val="24"/>
        </w:rPr>
        <w:t>os</w:t>
      </w:r>
      <w:r w:rsidR="1C218DEE" w:rsidRPr="007E09CE">
        <w:rPr>
          <w:rFonts w:ascii="Times New Roman" w:hAnsi="Times New Roman" w:cs="Times New Roman"/>
          <w:sz w:val="24"/>
          <w:szCs w:val="24"/>
        </w:rPr>
        <w:t xml:space="preserve"> veteranos ref</w:t>
      </w:r>
      <w:r w:rsidRPr="007E09CE">
        <w:rPr>
          <w:rFonts w:ascii="Times New Roman" w:hAnsi="Times New Roman" w:cs="Times New Roman"/>
          <w:sz w:val="24"/>
          <w:szCs w:val="24"/>
        </w:rPr>
        <w:t>irieron</w:t>
      </w:r>
      <w:r w:rsidR="1C218DEE" w:rsidRPr="007E09CE">
        <w:rPr>
          <w:rFonts w:ascii="Times New Roman" w:hAnsi="Times New Roman" w:cs="Times New Roman"/>
          <w:sz w:val="24"/>
          <w:szCs w:val="24"/>
        </w:rPr>
        <w:t xml:space="preserve"> haber tenido vergüenza por haber ido a la guerra, por ende, se ocultaron de diferentes maneras, incluso tapando heridas reales</w:t>
      </w:r>
      <w:r w:rsidRPr="007E09CE">
        <w:rPr>
          <w:rFonts w:ascii="Times New Roman" w:hAnsi="Times New Roman" w:cs="Times New Roman"/>
          <w:sz w:val="24"/>
          <w:szCs w:val="24"/>
        </w:rPr>
        <w:t xml:space="preserve">: </w:t>
      </w:r>
      <w:r w:rsidR="2477C3D9" w:rsidRPr="007E09CE">
        <w:rPr>
          <w:rFonts w:ascii="Times New Roman" w:hAnsi="Times New Roman" w:cs="Times New Roman"/>
          <w:sz w:val="24"/>
          <w:szCs w:val="24"/>
        </w:rPr>
        <w:t>“</w:t>
      </w:r>
      <w:r w:rsidR="1C218DEE" w:rsidRPr="007E09CE">
        <w:rPr>
          <w:rFonts w:ascii="Times New Roman" w:hAnsi="Times New Roman" w:cs="Times New Roman"/>
          <w:i/>
          <w:iCs/>
          <w:sz w:val="24"/>
          <w:szCs w:val="24"/>
        </w:rPr>
        <w:t>Pasé a esconderme y pasé por un estado de no hablar, de tener vergüenza por lo que había pasado</w:t>
      </w:r>
      <w:r w:rsidR="2477C3D9" w:rsidRPr="007E09CE">
        <w:rPr>
          <w:rFonts w:ascii="Times New Roman" w:hAnsi="Times New Roman" w:cs="Times New Roman"/>
          <w:i/>
          <w:iCs/>
          <w:sz w:val="24"/>
          <w:szCs w:val="24"/>
        </w:rPr>
        <w:t>”</w:t>
      </w:r>
      <w:r w:rsidRPr="007E09CE">
        <w:rPr>
          <w:rFonts w:ascii="Times New Roman" w:hAnsi="Times New Roman" w:cs="Times New Roman"/>
          <w:i/>
          <w:iCs/>
          <w:sz w:val="24"/>
          <w:szCs w:val="24"/>
        </w:rPr>
        <w:t xml:space="preserve"> (V2)</w:t>
      </w:r>
      <w:r w:rsidR="1C218DEE" w:rsidRPr="007E09CE">
        <w:rPr>
          <w:rFonts w:ascii="Times New Roman" w:hAnsi="Times New Roman" w:cs="Times New Roman"/>
          <w:i/>
          <w:iCs/>
          <w:sz w:val="24"/>
          <w:szCs w:val="24"/>
        </w:rPr>
        <w:t>.</w:t>
      </w:r>
      <w:r w:rsidR="1C218DEE" w:rsidRPr="007E09CE">
        <w:rPr>
          <w:rFonts w:ascii="Times New Roman" w:hAnsi="Times New Roman" w:cs="Times New Roman"/>
          <w:sz w:val="24"/>
          <w:szCs w:val="24"/>
        </w:rPr>
        <w:t xml:space="preserve"> </w:t>
      </w:r>
    </w:p>
    <w:p w14:paraId="59B47868" w14:textId="137019DA" w:rsidR="00BE319C" w:rsidRPr="007E09CE" w:rsidRDefault="00BE319C"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 xml:space="preserve">Por otro lado, todos los veteranos cuentan que fueron bien recibidos por sus familiares y amigos, pero a su vez sintieron indiferencia e incomprensión por parte de sus allegados, ya que estos no sabían cómo abordar la situación. Todos los entrevistados </w:t>
      </w:r>
      <w:r w:rsidR="00194769" w:rsidRPr="007E09CE">
        <w:rPr>
          <w:rFonts w:ascii="Times New Roman" w:hAnsi="Times New Roman" w:cs="Times New Roman"/>
          <w:sz w:val="24"/>
          <w:szCs w:val="24"/>
        </w:rPr>
        <w:t>hicieron referencia</w:t>
      </w:r>
      <w:r w:rsidRPr="007E09CE">
        <w:rPr>
          <w:rFonts w:ascii="Times New Roman" w:hAnsi="Times New Roman" w:cs="Times New Roman"/>
          <w:sz w:val="24"/>
          <w:szCs w:val="24"/>
        </w:rPr>
        <w:t xml:space="preserve"> </w:t>
      </w:r>
      <w:r w:rsidR="00194769" w:rsidRPr="007E09CE">
        <w:rPr>
          <w:rFonts w:ascii="Times New Roman" w:hAnsi="Times New Roman" w:cs="Times New Roman"/>
          <w:sz w:val="24"/>
          <w:szCs w:val="24"/>
        </w:rPr>
        <w:t xml:space="preserve">a </w:t>
      </w:r>
      <w:r w:rsidRPr="007E09CE">
        <w:rPr>
          <w:rFonts w:ascii="Times New Roman" w:hAnsi="Times New Roman" w:cs="Times New Roman"/>
          <w:sz w:val="24"/>
          <w:szCs w:val="24"/>
        </w:rPr>
        <w:t xml:space="preserve">que cuando llegaron las personas cercanas </w:t>
      </w:r>
      <w:r w:rsidR="006C4EB1" w:rsidRPr="007E09CE">
        <w:rPr>
          <w:rFonts w:ascii="Times New Roman" w:hAnsi="Times New Roman" w:cs="Times New Roman"/>
          <w:sz w:val="24"/>
          <w:szCs w:val="24"/>
        </w:rPr>
        <w:t>“</w:t>
      </w:r>
      <w:r w:rsidRPr="007E09CE">
        <w:rPr>
          <w:rFonts w:ascii="Times New Roman" w:hAnsi="Times New Roman" w:cs="Times New Roman"/>
          <w:i/>
          <w:iCs/>
          <w:sz w:val="24"/>
          <w:szCs w:val="24"/>
        </w:rPr>
        <w:t>actuaron como si nada hubiera pasado</w:t>
      </w:r>
      <w:r w:rsidR="006C4EB1" w:rsidRPr="007E09CE">
        <w:rPr>
          <w:rFonts w:ascii="Times New Roman" w:hAnsi="Times New Roman" w:cs="Times New Roman"/>
          <w:i/>
          <w:iCs/>
          <w:sz w:val="24"/>
          <w:szCs w:val="24"/>
        </w:rPr>
        <w:t>”</w:t>
      </w:r>
      <w:r w:rsidRPr="007E09CE">
        <w:rPr>
          <w:rFonts w:ascii="Times New Roman" w:hAnsi="Times New Roman" w:cs="Times New Roman"/>
          <w:sz w:val="24"/>
          <w:szCs w:val="24"/>
        </w:rPr>
        <w:t xml:space="preserve">, obligándolos a continuar con la rutina, a trabajar y estudiar. El V4 relata: </w:t>
      </w:r>
      <w:r w:rsidR="00D51F16" w:rsidRPr="007E09CE">
        <w:rPr>
          <w:rFonts w:ascii="Times New Roman" w:hAnsi="Times New Roman" w:cs="Times New Roman"/>
          <w:sz w:val="24"/>
          <w:szCs w:val="24"/>
        </w:rPr>
        <w:t>“</w:t>
      </w:r>
      <w:r w:rsidRPr="007E09CE">
        <w:rPr>
          <w:rFonts w:ascii="Times New Roman" w:hAnsi="Times New Roman" w:cs="Times New Roman"/>
          <w:i/>
          <w:iCs/>
          <w:sz w:val="24"/>
          <w:szCs w:val="24"/>
        </w:rPr>
        <w:t xml:space="preserve">No se hablaba del tema, nadie te preguntaba </w:t>
      </w:r>
      <w:r w:rsidRPr="007E09CE">
        <w:rPr>
          <w:rFonts w:ascii="Times New Roman" w:hAnsi="Times New Roman" w:cs="Times New Roman"/>
          <w:i/>
          <w:iCs/>
          <w:sz w:val="24"/>
          <w:szCs w:val="24"/>
        </w:rPr>
        <w:lastRenderedPageBreak/>
        <w:t>nada</w:t>
      </w:r>
      <w:r w:rsidR="00D51F16" w:rsidRPr="007E09CE">
        <w:rPr>
          <w:rFonts w:ascii="Times New Roman" w:hAnsi="Times New Roman" w:cs="Times New Roman"/>
          <w:i/>
          <w:iCs/>
          <w:sz w:val="24"/>
          <w:szCs w:val="24"/>
        </w:rPr>
        <w:t>”</w:t>
      </w:r>
      <w:r w:rsidRPr="007E09CE">
        <w:rPr>
          <w:rFonts w:ascii="Times New Roman" w:hAnsi="Times New Roman" w:cs="Times New Roman"/>
          <w:i/>
          <w:iCs/>
          <w:sz w:val="24"/>
          <w:szCs w:val="24"/>
        </w:rPr>
        <w:t>.</w:t>
      </w:r>
      <w:r w:rsidRPr="007E09CE">
        <w:rPr>
          <w:rFonts w:ascii="Times New Roman" w:hAnsi="Times New Roman" w:cs="Times New Roman"/>
          <w:sz w:val="24"/>
          <w:szCs w:val="24"/>
        </w:rPr>
        <w:t xml:space="preserve"> Además, </w:t>
      </w:r>
      <w:r w:rsidR="006C4EB1" w:rsidRPr="007E09CE">
        <w:rPr>
          <w:rFonts w:ascii="Times New Roman" w:hAnsi="Times New Roman" w:cs="Times New Roman"/>
          <w:sz w:val="24"/>
          <w:szCs w:val="24"/>
        </w:rPr>
        <w:t>describieron</w:t>
      </w:r>
      <w:r w:rsidRPr="007E09CE">
        <w:rPr>
          <w:rFonts w:ascii="Times New Roman" w:hAnsi="Times New Roman" w:cs="Times New Roman"/>
          <w:sz w:val="24"/>
          <w:szCs w:val="24"/>
        </w:rPr>
        <w:t xml:space="preserve"> lo doloroso que fue el no recibimiento y negación, cuando los veteranos vuelven al continente: </w:t>
      </w:r>
      <w:r w:rsidR="00D51F16" w:rsidRPr="007E09CE">
        <w:rPr>
          <w:rFonts w:ascii="Times New Roman" w:hAnsi="Times New Roman" w:cs="Times New Roman"/>
          <w:sz w:val="24"/>
          <w:szCs w:val="24"/>
        </w:rPr>
        <w:t>“</w:t>
      </w:r>
      <w:r w:rsidRPr="007E09CE">
        <w:rPr>
          <w:rFonts w:ascii="Times New Roman" w:hAnsi="Times New Roman" w:cs="Times New Roman"/>
          <w:i/>
          <w:iCs/>
          <w:sz w:val="24"/>
          <w:szCs w:val="24"/>
        </w:rPr>
        <w:t>cuando me fui había una caravana de autos aplaudiéndome con banderas, cuando volví nadie me dijo nada, eso fue re violento</w:t>
      </w:r>
      <w:r w:rsidR="00D51F16" w:rsidRPr="007E09CE">
        <w:rPr>
          <w:rFonts w:ascii="Times New Roman" w:hAnsi="Times New Roman" w:cs="Times New Roman"/>
          <w:i/>
          <w:iCs/>
          <w:sz w:val="24"/>
          <w:szCs w:val="24"/>
        </w:rPr>
        <w:t>”</w:t>
      </w:r>
      <w:r w:rsidR="006C4EB1" w:rsidRPr="007E09CE">
        <w:rPr>
          <w:rFonts w:ascii="Times New Roman" w:hAnsi="Times New Roman" w:cs="Times New Roman"/>
          <w:i/>
          <w:iCs/>
          <w:sz w:val="24"/>
          <w:szCs w:val="24"/>
        </w:rPr>
        <w:t xml:space="preserve"> (V2</w:t>
      </w:r>
      <w:r w:rsidR="000073BF" w:rsidRPr="007E09CE">
        <w:rPr>
          <w:rFonts w:ascii="Times New Roman" w:hAnsi="Times New Roman" w:cs="Times New Roman"/>
          <w:i/>
          <w:iCs/>
          <w:sz w:val="24"/>
          <w:szCs w:val="24"/>
        </w:rPr>
        <w:t>)</w:t>
      </w:r>
      <w:r w:rsidRPr="007E09CE">
        <w:rPr>
          <w:rFonts w:ascii="Times New Roman" w:hAnsi="Times New Roman" w:cs="Times New Roman"/>
          <w:i/>
          <w:iCs/>
          <w:sz w:val="24"/>
          <w:szCs w:val="24"/>
        </w:rPr>
        <w:t>.</w:t>
      </w:r>
      <w:r w:rsidRPr="007E09CE">
        <w:rPr>
          <w:rFonts w:ascii="Times New Roman" w:hAnsi="Times New Roman" w:cs="Times New Roman"/>
          <w:sz w:val="24"/>
          <w:szCs w:val="24"/>
        </w:rPr>
        <w:t xml:space="preserve"> </w:t>
      </w:r>
    </w:p>
    <w:p w14:paraId="7B7C158E" w14:textId="30477538" w:rsidR="00BE319C" w:rsidRPr="007E09CE" w:rsidRDefault="1C218DEE"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 xml:space="preserve">Los </w:t>
      </w:r>
      <w:r w:rsidR="3AC93FBA" w:rsidRPr="007E09CE">
        <w:rPr>
          <w:rFonts w:ascii="Times New Roman" w:hAnsi="Times New Roman" w:cs="Times New Roman"/>
          <w:sz w:val="24"/>
          <w:szCs w:val="24"/>
        </w:rPr>
        <w:t xml:space="preserve">cinco </w:t>
      </w:r>
      <w:r w:rsidRPr="007E09CE">
        <w:rPr>
          <w:rFonts w:ascii="Times New Roman" w:hAnsi="Times New Roman" w:cs="Times New Roman"/>
          <w:sz w:val="24"/>
          <w:szCs w:val="24"/>
        </w:rPr>
        <w:t xml:space="preserve">participantes </w:t>
      </w:r>
      <w:r w:rsidR="2B383408" w:rsidRPr="007E09CE">
        <w:rPr>
          <w:rFonts w:ascii="Times New Roman" w:hAnsi="Times New Roman" w:cs="Times New Roman"/>
          <w:sz w:val="24"/>
          <w:szCs w:val="24"/>
        </w:rPr>
        <w:t>manifestaron no haber sentido</w:t>
      </w:r>
      <w:r w:rsidRPr="007E09CE">
        <w:rPr>
          <w:rFonts w:ascii="Times New Roman" w:hAnsi="Times New Roman" w:cs="Times New Roman"/>
          <w:sz w:val="24"/>
          <w:szCs w:val="24"/>
        </w:rPr>
        <w:t xml:space="preserve"> apoyo por parte de Estado y de la sociedad. </w:t>
      </w:r>
      <w:r w:rsidR="2B383408" w:rsidRPr="007E09CE">
        <w:rPr>
          <w:rFonts w:ascii="Times New Roman" w:hAnsi="Times New Roman" w:cs="Times New Roman"/>
          <w:sz w:val="24"/>
          <w:szCs w:val="24"/>
        </w:rPr>
        <w:t xml:space="preserve">El </w:t>
      </w:r>
      <w:r w:rsidRPr="007E09CE">
        <w:rPr>
          <w:rFonts w:ascii="Times New Roman" w:hAnsi="Times New Roman" w:cs="Times New Roman"/>
          <w:sz w:val="24"/>
          <w:szCs w:val="24"/>
        </w:rPr>
        <w:t>V</w:t>
      </w:r>
      <w:r w:rsidR="661B5D57" w:rsidRPr="007E09CE">
        <w:rPr>
          <w:rFonts w:ascii="Times New Roman" w:hAnsi="Times New Roman" w:cs="Times New Roman"/>
          <w:sz w:val="24"/>
          <w:szCs w:val="24"/>
        </w:rPr>
        <w:t>2</w:t>
      </w:r>
      <w:r w:rsidRPr="007E09CE">
        <w:rPr>
          <w:rFonts w:ascii="Times New Roman" w:hAnsi="Times New Roman" w:cs="Times New Roman"/>
          <w:sz w:val="24"/>
          <w:szCs w:val="24"/>
        </w:rPr>
        <w:t xml:space="preserve"> </w:t>
      </w:r>
      <w:r w:rsidR="2B383408" w:rsidRPr="007E09CE">
        <w:rPr>
          <w:rFonts w:ascii="Times New Roman" w:hAnsi="Times New Roman" w:cs="Times New Roman"/>
          <w:sz w:val="24"/>
          <w:szCs w:val="24"/>
        </w:rPr>
        <w:t>describe</w:t>
      </w:r>
      <w:r w:rsidRPr="007E09CE">
        <w:rPr>
          <w:rFonts w:ascii="Times New Roman" w:hAnsi="Times New Roman" w:cs="Times New Roman"/>
          <w:sz w:val="24"/>
          <w:szCs w:val="24"/>
        </w:rPr>
        <w:t xml:space="preserve">: </w:t>
      </w:r>
      <w:r w:rsidR="661B5D57" w:rsidRPr="007E09CE">
        <w:rPr>
          <w:rFonts w:ascii="Times New Roman" w:hAnsi="Times New Roman" w:cs="Times New Roman"/>
          <w:sz w:val="24"/>
          <w:szCs w:val="24"/>
        </w:rPr>
        <w:t>“</w:t>
      </w:r>
      <w:r w:rsidR="661B5D57" w:rsidRPr="007E09CE">
        <w:rPr>
          <w:rFonts w:ascii="Times New Roman" w:hAnsi="Times New Roman" w:cs="Times New Roman"/>
          <w:i/>
          <w:iCs/>
          <w:sz w:val="24"/>
          <w:szCs w:val="24"/>
        </w:rPr>
        <w:t>veníamos de un luto porque más</w:t>
      </w:r>
      <w:r w:rsidR="661B5D57" w:rsidRPr="007E09CE">
        <w:rPr>
          <w:rFonts w:ascii="Times New Roman" w:hAnsi="Times New Roman" w:cs="Times New Roman"/>
          <w:sz w:val="24"/>
          <w:szCs w:val="24"/>
        </w:rPr>
        <w:t xml:space="preserve"> </w:t>
      </w:r>
      <w:r w:rsidR="661B5D57" w:rsidRPr="007E09CE">
        <w:rPr>
          <w:rFonts w:ascii="Times New Roman" w:hAnsi="Times New Roman" w:cs="Times New Roman"/>
          <w:i/>
          <w:iCs/>
          <w:sz w:val="24"/>
          <w:szCs w:val="24"/>
        </w:rPr>
        <w:t>allá de todo, habíamos perdido, entonces eso había que olvidarse y taparlo, pero muchos compañeros míos murieron en ese período, porque no fueron contenidos, escuchados”</w:t>
      </w:r>
      <w:r w:rsidRPr="007E09CE">
        <w:rPr>
          <w:rFonts w:ascii="Times New Roman" w:hAnsi="Times New Roman" w:cs="Times New Roman"/>
          <w:sz w:val="24"/>
          <w:szCs w:val="24"/>
        </w:rPr>
        <w:t xml:space="preserve">. </w:t>
      </w:r>
      <w:r w:rsidR="560E3864" w:rsidRPr="007E09CE">
        <w:rPr>
          <w:rFonts w:ascii="Times New Roman" w:hAnsi="Times New Roman" w:cs="Times New Roman"/>
          <w:sz w:val="24"/>
          <w:szCs w:val="24"/>
        </w:rPr>
        <w:t>Los relatos describieron c</w:t>
      </w:r>
      <w:r w:rsidR="374094D6" w:rsidRPr="007E09CE">
        <w:rPr>
          <w:rFonts w:ascii="Times New Roman" w:hAnsi="Times New Roman" w:cs="Times New Roman"/>
          <w:sz w:val="24"/>
          <w:szCs w:val="24"/>
        </w:rPr>
        <w:t>ó</w:t>
      </w:r>
      <w:r w:rsidR="560E3864" w:rsidRPr="007E09CE">
        <w:rPr>
          <w:rFonts w:ascii="Times New Roman" w:hAnsi="Times New Roman" w:cs="Times New Roman"/>
          <w:sz w:val="24"/>
          <w:szCs w:val="24"/>
        </w:rPr>
        <w:t>mo esa falta de apo</w:t>
      </w:r>
      <w:r w:rsidR="671661A4" w:rsidRPr="007E09CE">
        <w:rPr>
          <w:rFonts w:ascii="Times New Roman" w:hAnsi="Times New Roman" w:cs="Times New Roman"/>
          <w:sz w:val="24"/>
          <w:szCs w:val="24"/>
        </w:rPr>
        <w:t xml:space="preserve">yo </w:t>
      </w:r>
      <w:r w:rsidR="78BDE2C8" w:rsidRPr="007E09CE">
        <w:rPr>
          <w:rFonts w:ascii="Times New Roman" w:hAnsi="Times New Roman" w:cs="Times New Roman"/>
          <w:sz w:val="24"/>
          <w:szCs w:val="24"/>
        </w:rPr>
        <w:t xml:space="preserve">se tradujo en </w:t>
      </w:r>
      <w:r w:rsidR="661B5D57" w:rsidRPr="007E09CE">
        <w:rPr>
          <w:rFonts w:ascii="Times New Roman" w:hAnsi="Times New Roman" w:cs="Times New Roman"/>
          <w:sz w:val="24"/>
          <w:szCs w:val="24"/>
        </w:rPr>
        <w:t>cuadros de depresión y suicido</w:t>
      </w:r>
      <w:r w:rsidRPr="007E09CE">
        <w:rPr>
          <w:rFonts w:ascii="Times New Roman" w:hAnsi="Times New Roman" w:cs="Times New Roman"/>
          <w:sz w:val="24"/>
          <w:szCs w:val="24"/>
        </w:rPr>
        <w:t>:</w:t>
      </w:r>
      <w:r w:rsidR="661B5D57" w:rsidRPr="007E09CE">
        <w:rPr>
          <w:rFonts w:ascii="Times New Roman" w:hAnsi="Times New Roman" w:cs="Times New Roman"/>
          <w:i/>
          <w:iCs/>
          <w:sz w:val="24"/>
          <w:szCs w:val="24"/>
        </w:rPr>
        <w:t xml:space="preserve"> </w:t>
      </w:r>
      <w:r w:rsidR="661B5D57" w:rsidRPr="007E09CE">
        <w:rPr>
          <w:rFonts w:ascii="Times New Roman" w:hAnsi="Times New Roman" w:cs="Times New Roman"/>
          <w:sz w:val="24"/>
          <w:szCs w:val="24"/>
        </w:rPr>
        <w:t>“</w:t>
      </w:r>
      <w:r w:rsidR="661B5D57" w:rsidRPr="007E09CE">
        <w:rPr>
          <w:rFonts w:ascii="Times New Roman" w:hAnsi="Times New Roman" w:cs="Times New Roman"/>
          <w:i/>
          <w:iCs/>
          <w:sz w:val="24"/>
          <w:szCs w:val="24"/>
        </w:rPr>
        <w:t>al fin y al cabo, es más grave la desatención en estos 40 años, que la guerra misma en 74 días. Porque nadie nos va a devolver la cantidad de suicidios de hermanos que no tuvieron el aplauso</w:t>
      </w:r>
      <w:r w:rsidR="75B86C6F" w:rsidRPr="007E09CE">
        <w:rPr>
          <w:rFonts w:ascii="Times New Roman" w:hAnsi="Times New Roman" w:cs="Times New Roman"/>
          <w:i/>
          <w:iCs/>
          <w:sz w:val="24"/>
          <w:szCs w:val="24"/>
        </w:rPr>
        <w:t>,</w:t>
      </w:r>
      <w:r w:rsidR="661B5D57" w:rsidRPr="007E09CE">
        <w:rPr>
          <w:rFonts w:ascii="Times New Roman" w:hAnsi="Times New Roman" w:cs="Times New Roman"/>
          <w:i/>
          <w:iCs/>
          <w:sz w:val="24"/>
          <w:szCs w:val="24"/>
        </w:rPr>
        <w:t xml:space="preserve"> quizás, que hoy yo ya consigo” (V5). </w:t>
      </w:r>
    </w:p>
    <w:p w14:paraId="6253D861" w14:textId="75458181" w:rsidR="00BE319C" w:rsidRPr="007E09CE" w:rsidRDefault="00BE319C" w:rsidP="007E09CE">
      <w:pPr>
        <w:spacing w:line="360" w:lineRule="auto"/>
        <w:ind w:firstLine="708"/>
        <w:rPr>
          <w:rFonts w:ascii="Times New Roman" w:hAnsi="Times New Roman" w:cs="Times New Roman"/>
          <w:i/>
          <w:iCs/>
          <w:sz w:val="24"/>
          <w:szCs w:val="24"/>
        </w:rPr>
      </w:pPr>
      <w:r w:rsidRPr="007E09CE">
        <w:rPr>
          <w:rFonts w:ascii="Times New Roman" w:hAnsi="Times New Roman" w:cs="Times New Roman"/>
          <w:sz w:val="24"/>
          <w:szCs w:val="24"/>
        </w:rPr>
        <w:t>Por último</w:t>
      </w:r>
      <w:r w:rsidR="00892F7F" w:rsidRPr="007E09CE">
        <w:rPr>
          <w:rFonts w:ascii="Times New Roman" w:hAnsi="Times New Roman" w:cs="Times New Roman"/>
          <w:sz w:val="24"/>
          <w:szCs w:val="24"/>
        </w:rPr>
        <w:t xml:space="preserve">, </w:t>
      </w:r>
      <w:r w:rsidR="2DC15B50" w:rsidRPr="007E09CE">
        <w:rPr>
          <w:rFonts w:ascii="Times New Roman" w:hAnsi="Times New Roman" w:cs="Times New Roman"/>
          <w:sz w:val="24"/>
          <w:szCs w:val="24"/>
        </w:rPr>
        <w:t>dos de los</w:t>
      </w:r>
      <w:r w:rsidR="00892F7F" w:rsidRPr="007E09CE">
        <w:rPr>
          <w:rFonts w:ascii="Times New Roman" w:hAnsi="Times New Roman" w:cs="Times New Roman"/>
          <w:sz w:val="24"/>
          <w:szCs w:val="24"/>
        </w:rPr>
        <w:t xml:space="preserve"> veteranos manifestaron</w:t>
      </w:r>
      <w:r w:rsidRPr="007E09CE">
        <w:rPr>
          <w:rFonts w:ascii="Times New Roman" w:hAnsi="Times New Roman" w:cs="Times New Roman"/>
          <w:sz w:val="24"/>
          <w:szCs w:val="24"/>
        </w:rPr>
        <w:t xml:space="preserve"> culpa por haber sobrevivido a la guerra y no haber muerto como muchos de sus compañero</w:t>
      </w:r>
      <w:r w:rsidR="00D061D6" w:rsidRPr="007E09CE">
        <w:rPr>
          <w:rFonts w:ascii="Times New Roman" w:hAnsi="Times New Roman" w:cs="Times New Roman"/>
          <w:sz w:val="24"/>
          <w:szCs w:val="24"/>
        </w:rPr>
        <w:t>s</w:t>
      </w:r>
      <w:r w:rsidR="00892F7F" w:rsidRPr="007E09CE">
        <w:rPr>
          <w:rFonts w:ascii="Times New Roman" w:hAnsi="Times New Roman" w:cs="Times New Roman"/>
          <w:sz w:val="24"/>
          <w:szCs w:val="24"/>
        </w:rPr>
        <w:t xml:space="preserve">. En este sentido, </w:t>
      </w:r>
      <w:r w:rsidRPr="007E09CE">
        <w:rPr>
          <w:rFonts w:ascii="Times New Roman" w:hAnsi="Times New Roman" w:cs="Times New Roman"/>
          <w:sz w:val="24"/>
          <w:szCs w:val="24"/>
        </w:rPr>
        <w:t xml:space="preserve">el V3 relata: </w:t>
      </w:r>
      <w:r w:rsidR="00D51F16" w:rsidRPr="007E09CE">
        <w:rPr>
          <w:rFonts w:ascii="Times New Roman" w:hAnsi="Times New Roman" w:cs="Times New Roman"/>
          <w:sz w:val="24"/>
          <w:szCs w:val="24"/>
        </w:rPr>
        <w:t>“</w:t>
      </w:r>
      <w:r w:rsidRPr="007E09CE">
        <w:rPr>
          <w:rFonts w:ascii="Times New Roman" w:hAnsi="Times New Roman" w:cs="Times New Roman"/>
          <w:i/>
          <w:iCs/>
          <w:sz w:val="24"/>
          <w:szCs w:val="24"/>
        </w:rPr>
        <w:t>yo me preguntaba por qué no había muerto en Malvinas, porque yo sentía que tendría que haber muerto con mis soldados y los suboficiales que murieron</w:t>
      </w:r>
      <w:r w:rsidR="00D51F16" w:rsidRPr="007E09CE">
        <w:rPr>
          <w:rFonts w:ascii="Times New Roman" w:hAnsi="Times New Roman" w:cs="Times New Roman"/>
          <w:i/>
          <w:iCs/>
          <w:sz w:val="24"/>
          <w:szCs w:val="24"/>
        </w:rPr>
        <w:t>”</w:t>
      </w:r>
      <w:r w:rsidRPr="007E09CE">
        <w:rPr>
          <w:rFonts w:ascii="Times New Roman" w:hAnsi="Times New Roman" w:cs="Times New Roman"/>
          <w:i/>
          <w:iCs/>
          <w:sz w:val="24"/>
          <w:szCs w:val="24"/>
        </w:rPr>
        <w:t>.</w:t>
      </w:r>
    </w:p>
    <w:p w14:paraId="45A0DB61" w14:textId="5119FCBF" w:rsidR="00BE319C" w:rsidRPr="007E09CE" w:rsidRDefault="1C218DEE" w:rsidP="007E09CE">
      <w:pPr>
        <w:spacing w:line="360" w:lineRule="auto"/>
        <w:ind w:firstLine="0"/>
        <w:rPr>
          <w:rFonts w:ascii="Times New Roman" w:hAnsi="Times New Roman" w:cs="Times New Roman"/>
          <w:b/>
          <w:bCs/>
          <w:sz w:val="24"/>
          <w:szCs w:val="24"/>
        </w:rPr>
      </w:pPr>
      <w:bookmarkStart w:id="9" w:name="_Toc126614683"/>
      <w:r w:rsidRPr="007E09CE">
        <w:rPr>
          <w:rFonts w:ascii="Times New Roman" w:hAnsi="Times New Roman" w:cs="Times New Roman"/>
          <w:b/>
          <w:bCs/>
          <w:sz w:val="24"/>
          <w:szCs w:val="24"/>
        </w:rPr>
        <w:t>Factores de resiliencia</w:t>
      </w:r>
      <w:bookmarkEnd w:id="9"/>
    </w:p>
    <w:p w14:paraId="24979403" w14:textId="23BE53FB" w:rsidR="00D061D6" w:rsidRPr="007E09CE" w:rsidRDefault="5340A7B7" w:rsidP="007E09CE">
      <w:pPr>
        <w:spacing w:line="360" w:lineRule="auto"/>
        <w:rPr>
          <w:rFonts w:ascii="Times New Roman" w:hAnsi="Times New Roman" w:cs="Times New Roman"/>
          <w:sz w:val="24"/>
          <w:szCs w:val="24"/>
        </w:rPr>
      </w:pPr>
      <w:r w:rsidRPr="007E09CE">
        <w:rPr>
          <w:rFonts w:ascii="Times New Roman" w:hAnsi="Times New Roman" w:cs="Times New Roman"/>
          <w:sz w:val="24"/>
          <w:szCs w:val="24"/>
        </w:rPr>
        <w:t>Se identificaron entre nueve y once factores por participante. Entre los individuales se destacaron proyectos y metas, optimismo, introspección, espiritualidad, creatividad y capacidad de perdón. Entre los factores sociales, el apoyo informal de familiares y amigos, así como el apoyo formal de profesionales de la salud, resultaron centrales para la adaptación.</w:t>
      </w:r>
    </w:p>
    <w:p w14:paraId="53E3FB24" w14:textId="1BADF67A" w:rsidR="00BE319C" w:rsidRPr="007E09CE" w:rsidRDefault="00BE319C" w:rsidP="007E09CE">
      <w:pPr>
        <w:spacing w:line="360" w:lineRule="auto"/>
        <w:ind w:firstLine="0"/>
        <w:rPr>
          <w:rFonts w:ascii="Times New Roman" w:hAnsi="Times New Roman" w:cs="Times New Roman"/>
          <w:b/>
          <w:bCs/>
          <w:sz w:val="24"/>
          <w:szCs w:val="24"/>
        </w:rPr>
      </w:pPr>
      <w:r w:rsidRPr="007E09CE">
        <w:rPr>
          <w:rFonts w:ascii="Times New Roman" w:hAnsi="Times New Roman" w:cs="Times New Roman"/>
          <w:b/>
          <w:bCs/>
          <w:i/>
          <w:iCs/>
          <w:sz w:val="24"/>
          <w:szCs w:val="24"/>
        </w:rPr>
        <w:t>Factores individuales</w:t>
      </w:r>
      <w:r w:rsidR="00D51F16" w:rsidRPr="007E09CE">
        <w:rPr>
          <w:rFonts w:ascii="Times New Roman" w:hAnsi="Times New Roman" w:cs="Times New Roman"/>
          <w:b/>
          <w:bCs/>
          <w:i/>
          <w:iCs/>
          <w:sz w:val="24"/>
          <w:szCs w:val="24"/>
        </w:rPr>
        <w:t xml:space="preserve"> de resiliencia</w:t>
      </w:r>
    </w:p>
    <w:p w14:paraId="6C2663CD" w14:textId="152591E5" w:rsidR="00BE319C" w:rsidRPr="007E09CE" w:rsidRDefault="00AE162B"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Uno de los</w:t>
      </w:r>
      <w:r w:rsidR="24881998" w:rsidRPr="007E09CE">
        <w:rPr>
          <w:rFonts w:ascii="Times New Roman" w:hAnsi="Times New Roman" w:cs="Times New Roman"/>
          <w:sz w:val="24"/>
          <w:szCs w:val="24"/>
        </w:rPr>
        <w:t xml:space="preserve"> factores de resiliencia individual fue el de </w:t>
      </w:r>
      <w:r w:rsidR="1C218DEE" w:rsidRPr="007E09CE">
        <w:rPr>
          <w:rFonts w:ascii="Times New Roman" w:hAnsi="Times New Roman" w:cs="Times New Roman"/>
          <w:sz w:val="24"/>
          <w:szCs w:val="24"/>
        </w:rPr>
        <w:t>proyectos y metas</w:t>
      </w:r>
      <w:r w:rsidR="24881998" w:rsidRPr="007E09CE">
        <w:rPr>
          <w:rFonts w:ascii="Times New Roman" w:hAnsi="Times New Roman" w:cs="Times New Roman"/>
          <w:sz w:val="24"/>
          <w:szCs w:val="24"/>
        </w:rPr>
        <w:t>. C</w:t>
      </w:r>
      <w:r w:rsidR="1C218DEE" w:rsidRPr="007E09CE">
        <w:rPr>
          <w:rFonts w:ascii="Times New Roman" w:hAnsi="Times New Roman" w:cs="Times New Roman"/>
          <w:sz w:val="24"/>
          <w:szCs w:val="24"/>
        </w:rPr>
        <w:t xml:space="preserve">uatro de los cinco entrevistados </w:t>
      </w:r>
      <w:r w:rsidR="24881998" w:rsidRPr="007E09CE">
        <w:rPr>
          <w:rFonts w:ascii="Times New Roman" w:hAnsi="Times New Roman" w:cs="Times New Roman"/>
          <w:sz w:val="24"/>
          <w:szCs w:val="24"/>
        </w:rPr>
        <w:t>describieron</w:t>
      </w:r>
      <w:r w:rsidR="1C218DEE" w:rsidRPr="007E09CE">
        <w:rPr>
          <w:rFonts w:ascii="Times New Roman" w:hAnsi="Times New Roman" w:cs="Times New Roman"/>
          <w:sz w:val="24"/>
          <w:szCs w:val="24"/>
        </w:rPr>
        <w:t xml:space="preserve"> que luego de la guerra se enfocaron en diferentes proyecto</w:t>
      </w:r>
      <w:r w:rsidR="24881998" w:rsidRPr="007E09CE">
        <w:rPr>
          <w:rFonts w:ascii="Times New Roman" w:hAnsi="Times New Roman" w:cs="Times New Roman"/>
          <w:sz w:val="24"/>
          <w:szCs w:val="24"/>
        </w:rPr>
        <w:t>s,</w:t>
      </w:r>
      <w:r w:rsidR="1C218DEE" w:rsidRPr="007E09CE">
        <w:rPr>
          <w:rFonts w:ascii="Times New Roman" w:hAnsi="Times New Roman" w:cs="Times New Roman"/>
          <w:sz w:val="24"/>
          <w:szCs w:val="24"/>
        </w:rPr>
        <w:t xml:space="preserve"> siendo es</w:t>
      </w:r>
      <w:r w:rsidR="24881998" w:rsidRPr="007E09CE">
        <w:rPr>
          <w:rFonts w:ascii="Times New Roman" w:hAnsi="Times New Roman" w:cs="Times New Roman"/>
          <w:sz w:val="24"/>
          <w:szCs w:val="24"/>
        </w:rPr>
        <w:t>to</w:t>
      </w:r>
      <w:r w:rsidR="1C218DEE" w:rsidRPr="007E09CE">
        <w:rPr>
          <w:rFonts w:ascii="Times New Roman" w:hAnsi="Times New Roman" w:cs="Times New Roman"/>
          <w:sz w:val="24"/>
          <w:szCs w:val="24"/>
        </w:rPr>
        <w:t>s: el trabajo, los estudios, formar una familia, adquirir una vivienda propia, correr una maratón, ser conferencista profesional, entre otr</w:t>
      </w:r>
      <w:r w:rsidR="20F6AD28" w:rsidRPr="007E09CE">
        <w:rPr>
          <w:rFonts w:ascii="Times New Roman" w:hAnsi="Times New Roman" w:cs="Times New Roman"/>
          <w:sz w:val="24"/>
          <w:szCs w:val="24"/>
        </w:rPr>
        <w:t>o</w:t>
      </w:r>
      <w:r w:rsidR="1C218DEE" w:rsidRPr="007E09CE">
        <w:rPr>
          <w:rFonts w:ascii="Times New Roman" w:hAnsi="Times New Roman" w:cs="Times New Roman"/>
          <w:sz w:val="24"/>
          <w:szCs w:val="24"/>
        </w:rPr>
        <w:t>s</w:t>
      </w:r>
      <w:r w:rsidR="1D54C0E3" w:rsidRPr="007E09CE">
        <w:rPr>
          <w:rFonts w:ascii="Times New Roman" w:hAnsi="Times New Roman" w:cs="Times New Roman"/>
          <w:sz w:val="24"/>
          <w:szCs w:val="24"/>
        </w:rPr>
        <w:t xml:space="preserve">. </w:t>
      </w:r>
      <w:r w:rsidR="15FFE2CD" w:rsidRPr="007E09CE">
        <w:rPr>
          <w:rFonts w:ascii="Times New Roman" w:hAnsi="Times New Roman" w:cs="Times New Roman"/>
          <w:sz w:val="24"/>
          <w:szCs w:val="24"/>
        </w:rPr>
        <w:t xml:space="preserve">En este sentido, el V1 expresó: </w:t>
      </w:r>
      <w:r w:rsidR="1C218DEE" w:rsidRPr="007E09CE">
        <w:rPr>
          <w:rFonts w:ascii="Times New Roman" w:hAnsi="Times New Roman" w:cs="Times New Roman"/>
          <w:sz w:val="24"/>
          <w:szCs w:val="24"/>
        </w:rPr>
        <w:t>“</w:t>
      </w:r>
      <w:r w:rsidR="1C218DEE" w:rsidRPr="007E09CE">
        <w:rPr>
          <w:rFonts w:ascii="Times New Roman" w:hAnsi="Times New Roman" w:cs="Times New Roman"/>
          <w:i/>
          <w:iCs/>
          <w:sz w:val="24"/>
          <w:szCs w:val="24"/>
        </w:rPr>
        <w:t>Lo que no quería era quedarme en mi habitación mirando el techo todos los días hasta marzo del otro año. Le dije al decano que necesitaba empezar la facultad y que no me podía quedar en casa</w:t>
      </w:r>
      <w:r w:rsidR="1C218DEE" w:rsidRPr="007E09CE">
        <w:rPr>
          <w:rFonts w:ascii="Times New Roman" w:hAnsi="Times New Roman" w:cs="Times New Roman"/>
          <w:sz w:val="24"/>
          <w:szCs w:val="24"/>
        </w:rPr>
        <w:t xml:space="preserve">”. </w:t>
      </w:r>
    </w:p>
    <w:p w14:paraId="0C426FA2" w14:textId="213053CF" w:rsidR="00BE319C" w:rsidRPr="007E09CE" w:rsidRDefault="518D0585"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L</w:t>
      </w:r>
      <w:r w:rsidR="1C218DEE" w:rsidRPr="007E09CE">
        <w:rPr>
          <w:rFonts w:ascii="Times New Roman" w:hAnsi="Times New Roman" w:cs="Times New Roman"/>
          <w:sz w:val="24"/>
          <w:szCs w:val="24"/>
        </w:rPr>
        <w:t xml:space="preserve">a </w:t>
      </w:r>
      <w:r w:rsidR="1C218DEE" w:rsidRPr="007E09CE">
        <w:rPr>
          <w:rFonts w:ascii="Times New Roman" w:hAnsi="Times New Roman" w:cs="Times New Roman"/>
          <w:i/>
          <w:iCs/>
          <w:sz w:val="24"/>
          <w:szCs w:val="24"/>
        </w:rPr>
        <w:t>introspección</w:t>
      </w:r>
      <w:r w:rsidRPr="007E09CE">
        <w:rPr>
          <w:rFonts w:ascii="Times New Roman" w:hAnsi="Times New Roman" w:cs="Times New Roman"/>
          <w:sz w:val="24"/>
          <w:szCs w:val="24"/>
        </w:rPr>
        <w:t xml:space="preserve"> fue un </w:t>
      </w:r>
      <w:r w:rsidR="1C218DEE" w:rsidRPr="007E09CE">
        <w:rPr>
          <w:rFonts w:ascii="Times New Roman" w:hAnsi="Times New Roman" w:cs="Times New Roman"/>
          <w:sz w:val="24"/>
          <w:szCs w:val="24"/>
        </w:rPr>
        <w:t xml:space="preserve">factor </w:t>
      </w:r>
      <w:r w:rsidRPr="007E09CE">
        <w:rPr>
          <w:rFonts w:ascii="Times New Roman" w:hAnsi="Times New Roman" w:cs="Times New Roman"/>
          <w:sz w:val="24"/>
          <w:szCs w:val="24"/>
        </w:rPr>
        <w:t>de resiliencia individual que se encontró</w:t>
      </w:r>
      <w:r w:rsidR="1C218DEE" w:rsidRPr="007E09CE">
        <w:rPr>
          <w:rFonts w:ascii="Times New Roman" w:hAnsi="Times New Roman" w:cs="Times New Roman"/>
          <w:sz w:val="24"/>
          <w:szCs w:val="24"/>
        </w:rPr>
        <w:t xml:space="preserve"> en </w:t>
      </w:r>
      <w:r w:rsidR="02BD0C94" w:rsidRPr="007E09CE">
        <w:rPr>
          <w:rFonts w:ascii="Times New Roman" w:hAnsi="Times New Roman" w:cs="Times New Roman"/>
          <w:sz w:val="24"/>
          <w:szCs w:val="24"/>
        </w:rPr>
        <w:t>los cinco participantes</w:t>
      </w:r>
      <w:r w:rsidRPr="007E09CE">
        <w:rPr>
          <w:rFonts w:ascii="Times New Roman" w:hAnsi="Times New Roman" w:cs="Times New Roman"/>
          <w:sz w:val="24"/>
          <w:szCs w:val="24"/>
        </w:rPr>
        <w:t>. Estos relataron que</w:t>
      </w:r>
      <w:r w:rsidR="1C218DEE" w:rsidRPr="007E09CE">
        <w:rPr>
          <w:rFonts w:ascii="Times New Roman" w:hAnsi="Times New Roman" w:cs="Times New Roman"/>
          <w:sz w:val="24"/>
          <w:szCs w:val="24"/>
        </w:rPr>
        <w:t xml:space="preserve"> </w:t>
      </w:r>
      <w:r w:rsidR="3C08DEF8" w:rsidRPr="007E09CE">
        <w:rPr>
          <w:rFonts w:ascii="Times New Roman" w:hAnsi="Times New Roman" w:cs="Times New Roman"/>
          <w:sz w:val="24"/>
          <w:szCs w:val="24"/>
        </w:rPr>
        <w:t>el</w:t>
      </w:r>
      <w:r w:rsidR="1C218DEE" w:rsidRPr="007E09CE">
        <w:rPr>
          <w:rFonts w:ascii="Times New Roman" w:hAnsi="Times New Roman" w:cs="Times New Roman"/>
          <w:sz w:val="24"/>
          <w:szCs w:val="24"/>
        </w:rPr>
        <w:t xml:space="preserve"> proceso de reflexión y autoconocimiento los ayudó a resignificar la situación</w:t>
      </w:r>
      <w:r w:rsidR="3C08DEF8" w:rsidRPr="007E09CE">
        <w:rPr>
          <w:rFonts w:ascii="Times New Roman" w:hAnsi="Times New Roman" w:cs="Times New Roman"/>
          <w:sz w:val="24"/>
          <w:szCs w:val="24"/>
        </w:rPr>
        <w:t xml:space="preserve">: </w:t>
      </w:r>
      <w:r w:rsidR="1C218DEE" w:rsidRPr="007E09CE">
        <w:rPr>
          <w:rFonts w:ascii="Times New Roman" w:hAnsi="Times New Roman" w:cs="Times New Roman"/>
          <w:i/>
          <w:iCs/>
          <w:sz w:val="24"/>
          <w:szCs w:val="24"/>
        </w:rPr>
        <w:t>“A través del tiempo fui dando respuestas para ser un hombre de bien, para ser mejor persona, para perfeccionarme…”</w:t>
      </w:r>
      <w:r w:rsidR="3C08DEF8" w:rsidRPr="007E09CE">
        <w:rPr>
          <w:rFonts w:ascii="Times New Roman" w:hAnsi="Times New Roman" w:cs="Times New Roman"/>
          <w:i/>
          <w:iCs/>
          <w:sz w:val="24"/>
          <w:szCs w:val="24"/>
        </w:rPr>
        <w:t xml:space="preserve"> (V4)</w:t>
      </w:r>
      <w:r w:rsidR="0D2DC2A8" w:rsidRPr="007E09CE">
        <w:rPr>
          <w:rFonts w:ascii="Times New Roman" w:hAnsi="Times New Roman" w:cs="Times New Roman"/>
          <w:i/>
          <w:iCs/>
          <w:sz w:val="24"/>
          <w:szCs w:val="24"/>
        </w:rPr>
        <w:t xml:space="preserve">; </w:t>
      </w:r>
      <w:r w:rsidR="1C218DEE" w:rsidRPr="007E09CE">
        <w:rPr>
          <w:rFonts w:ascii="Times New Roman" w:hAnsi="Times New Roman" w:cs="Times New Roman"/>
          <w:i/>
          <w:iCs/>
          <w:sz w:val="24"/>
          <w:szCs w:val="24"/>
        </w:rPr>
        <w:t xml:space="preserve">“… si no me ayudaba a mí mismo y no aprendía a saber qué batallas son las que debo pelear, no me iba a solucionar absolutamente </w:t>
      </w:r>
      <w:r w:rsidR="1C218DEE" w:rsidRPr="007E09CE">
        <w:rPr>
          <w:rFonts w:ascii="Times New Roman" w:hAnsi="Times New Roman" w:cs="Times New Roman"/>
          <w:i/>
          <w:iCs/>
          <w:sz w:val="24"/>
          <w:szCs w:val="24"/>
        </w:rPr>
        <w:lastRenderedPageBreak/>
        <w:t>nadie nada … cuanto más me conozco yo, me ayuda a hacer una superación constante, hoy estoy de pie, a través de todas las cosas que conozco dentro mío</w:t>
      </w:r>
      <w:r w:rsidR="1C218DEE" w:rsidRPr="007E09CE">
        <w:rPr>
          <w:rFonts w:ascii="Times New Roman" w:hAnsi="Times New Roman" w:cs="Times New Roman"/>
          <w:sz w:val="24"/>
          <w:szCs w:val="24"/>
        </w:rPr>
        <w:t>”</w:t>
      </w:r>
      <w:r w:rsidR="0D2DC2A8" w:rsidRPr="007E09CE">
        <w:rPr>
          <w:rFonts w:ascii="Times New Roman" w:hAnsi="Times New Roman" w:cs="Times New Roman"/>
          <w:sz w:val="24"/>
          <w:szCs w:val="24"/>
        </w:rPr>
        <w:t xml:space="preserve"> </w:t>
      </w:r>
      <w:r w:rsidR="0D2DC2A8" w:rsidRPr="007E09CE">
        <w:rPr>
          <w:rFonts w:ascii="Times New Roman" w:hAnsi="Times New Roman" w:cs="Times New Roman"/>
          <w:i/>
          <w:iCs/>
          <w:sz w:val="24"/>
          <w:szCs w:val="24"/>
        </w:rPr>
        <w:t>(V5)</w:t>
      </w:r>
      <w:r w:rsidR="1C218DEE" w:rsidRPr="007E09CE">
        <w:rPr>
          <w:rFonts w:ascii="Times New Roman" w:hAnsi="Times New Roman" w:cs="Times New Roman"/>
          <w:sz w:val="24"/>
          <w:szCs w:val="24"/>
        </w:rPr>
        <w:t>.</w:t>
      </w:r>
    </w:p>
    <w:p w14:paraId="7F9E01C9" w14:textId="3FCD5331" w:rsidR="00E61DA9" w:rsidRPr="007E09CE" w:rsidRDefault="27590E01" w:rsidP="007E09CE">
      <w:pPr>
        <w:spacing w:line="360" w:lineRule="auto"/>
        <w:ind w:firstLine="709"/>
        <w:rPr>
          <w:rFonts w:ascii="Times New Roman" w:hAnsi="Times New Roman" w:cs="Times New Roman"/>
          <w:sz w:val="24"/>
          <w:szCs w:val="24"/>
        </w:rPr>
      </w:pPr>
      <w:r w:rsidRPr="007E09CE">
        <w:rPr>
          <w:rFonts w:ascii="Times New Roman" w:eastAsia="Times New Roman" w:hAnsi="Times New Roman" w:cs="Times New Roman"/>
          <w:sz w:val="24"/>
          <w:szCs w:val="24"/>
        </w:rPr>
        <w:t>El sentido del humor, presente en tres de los cinco participantes, y el optimismo, señalado por cuatro de ellos, emergieron como factores de resiliencia.</w:t>
      </w:r>
      <w:r w:rsidR="00E61DA9" w:rsidRPr="007E09CE">
        <w:rPr>
          <w:rFonts w:ascii="Times New Roman" w:hAnsi="Times New Roman" w:cs="Times New Roman"/>
          <w:sz w:val="24"/>
          <w:szCs w:val="24"/>
        </w:rPr>
        <w:t xml:space="preserve"> “</w:t>
      </w:r>
      <w:r w:rsidR="00E61DA9" w:rsidRPr="007E09CE">
        <w:rPr>
          <w:rFonts w:ascii="Times New Roman" w:hAnsi="Times New Roman" w:cs="Times New Roman"/>
          <w:i/>
          <w:iCs/>
          <w:sz w:val="24"/>
          <w:szCs w:val="24"/>
        </w:rPr>
        <w:t>el humor me acompañó siempre y me ayudó siempre a no tener que decir algo o no tener que pasar algo que me incomoda. El humor me ayudó a esquivar cosas o a entrar en un montón de lugares</w:t>
      </w:r>
      <w:r w:rsidR="00E61DA9" w:rsidRPr="007E09CE">
        <w:rPr>
          <w:rFonts w:ascii="Times New Roman" w:hAnsi="Times New Roman" w:cs="Times New Roman"/>
          <w:sz w:val="24"/>
          <w:szCs w:val="24"/>
        </w:rPr>
        <w:t>.”</w:t>
      </w:r>
      <w:r w:rsidR="00E61DA9" w:rsidRPr="007E09CE">
        <w:rPr>
          <w:rFonts w:ascii="Times New Roman" w:hAnsi="Times New Roman" w:cs="Times New Roman"/>
          <w:i/>
          <w:iCs/>
          <w:sz w:val="24"/>
          <w:szCs w:val="24"/>
        </w:rPr>
        <w:t xml:space="preserve"> (V2)</w:t>
      </w:r>
      <w:r w:rsidR="00E61DA9" w:rsidRPr="007E09CE">
        <w:rPr>
          <w:rFonts w:ascii="Times New Roman" w:hAnsi="Times New Roman" w:cs="Times New Roman"/>
          <w:sz w:val="24"/>
          <w:szCs w:val="24"/>
        </w:rPr>
        <w:t>; “</w:t>
      </w:r>
      <w:r w:rsidR="00E61DA9" w:rsidRPr="007E09CE">
        <w:rPr>
          <w:rFonts w:ascii="Times New Roman" w:hAnsi="Times New Roman" w:cs="Times New Roman"/>
          <w:i/>
          <w:iCs/>
          <w:sz w:val="24"/>
          <w:szCs w:val="24"/>
        </w:rPr>
        <w:t>soy muy positivo y siempre lo fui. Yo ante una tragedia, siempre estoy tratando, siempre me sale mirar algo positivo” (V3)</w:t>
      </w:r>
      <w:r w:rsidR="00E61DA9" w:rsidRPr="007E09CE">
        <w:rPr>
          <w:rFonts w:ascii="Times New Roman" w:hAnsi="Times New Roman" w:cs="Times New Roman"/>
          <w:sz w:val="24"/>
          <w:szCs w:val="24"/>
        </w:rPr>
        <w:t>.</w:t>
      </w:r>
      <w:r w:rsidR="003F1880" w:rsidRPr="007E09CE">
        <w:rPr>
          <w:rFonts w:ascii="Times New Roman" w:hAnsi="Times New Roman" w:cs="Times New Roman"/>
          <w:sz w:val="24"/>
          <w:szCs w:val="24"/>
        </w:rPr>
        <w:t xml:space="preserve"> También, la </w:t>
      </w:r>
      <w:r w:rsidR="003F1880" w:rsidRPr="007E09CE">
        <w:rPr>
          <w:rFonts w:ascii="Times New Roman" w:hAnsi="Times New Roman" w:cs="Times New Roman"/>
          <w:i/>
          <w:iCs/>
          <w:sz w:val="24"/>
          <w:szCs w:val="24"/>
        </w:rPr>
        <w:t xml:space="preserve">creatividad </w:t>
      </w:r>
      <w:r w:rsidR="003F1880" w:rsidRPr="007E09CE">
        <w:rPr>
          <w:rFonts w:ascii="Times New Roman" w:hAnsi="Times New Roman" w:cs="Times New Roman"/>
          <w:sz w:val="24"/>
          <w:szCs w:val="24"/>
        </w:rPr>
        <w:t xml:space="preserve">se observó como un factor que ayudó a </w:t>
      </w:r>
      <w:r w:rsidR="111E1684" w:rsidRPr="007E09CE">
        <w:rPr>
          <w:rFonts w:ascii="Times New Roman" w:hAnsi="Times New Roman" w:cs="Times New Roman"/>
          <w:sz w:val="24"/>
          <w:szCs w:val="24"/>
        </w:rPr>
        <w:t xml:space="preserve">todos </w:t>
      </w:r>
      <w:r w:rsidR="003F1880" w:rsidRPr="007E09CE">
        <w:rPr>
          <w:rFonts w:ascii="Times New Roman" w:hAnsi="Times New Roman" w:cs="Times New Roman"/>
          <w:sz w:val="24"/>
          <w:szCs w:val="24"/>
        </w:rPr>
        <w:t>los veteranos ya sea a afrontar diferentes situaciones de alta complejidad durante la guerra, como a hacerle frente a la experiencia traumática</w:t>
      </w:r>
      <w:r w:rsidR="007A1FCF" w:rsidRPr="007E09CE">
        <w:rPr>
          <w:rFonts w:ascii="Times New Roman" w:hAnsi="Times New Roman" w:cs="Times New Roman"/>
          <w:sz w:val="24"/>
          <w:szCs w:val="24"/>
        </w:rPr>
        <w:t>:</w:t>
      </w:r>
      <w:r w:rsidR="003F1880" w:rsidRPr="007E09CE">
        <w:rPr>
          <w:rFonts w:ascii="Times New Roman" w:hAnsi="Times New Roman" w:cs="Times New Roman"/>
          <w:sz w:val="24"/>
          <w:szCs w:val="24"/>
        </w:rPr>
        <w:t xml:space="preserve"> </w:t>
      </w:r>
      <w:r w:rsidR="007A1FCF" w:rsidRPr="007E09CE">
        <w:rPr>
          <w:rFonts w:ascii="Times New Roman" w:hAnsi="Times New Roman" w:cs="Times New Roman"/>
          <w:sz w:val="24"/>
          <w:szCs w:val="24"/>
        </w:rPr>
        <w:t>“</w:t>
      </w:r>
      <w:r w:rsidR="003F1880" w:rsidRPr="007E09CE">
        <w:rPr>
          <w:rFonts w:ascii="Times New Roman" w:hAnsi="Times New Roman" w:cs="Times New Roman"/>
          <w:i/>
          <w:iCs/>
          <w:sz w:val="24"/>
          <w:szCs w:val="24"/>
        </w:rPr>
        <w:t>escribí mi relato del combate de Darwin, tengo una poesía, una zamba de Malvinas que también escribí, eso me ayudó también. Dando testimonios, charlas, conferencias de todos los niveles…Eso me ayudó mucho</w:t>
      </w:r>
      <w:r w:rsidR="007A1FCF" w:rsidRPr="007E09CE">
        <w:rPr>
          <w:rFonts w:ascii="Times New Roman" w:hAnsi="Times New Roman" w:cs="Times New Roman"/>
          <w:i/>
          <w:iCs/>
          <w:sz w:val="24"/>
          <w:szCs w:val="24"/>
        </w:rPr>
        <w:t>”</w:t>
      </w:r>
      <w:r w:rsidR="007A1FCF" w:rsidRPr="007E09CE">
        <w:rPr>
          <w:rFonts w:ascii="Times New Roman" w:hAnsi="Times New Roman" w:cs="Times New Roman"/>
          <w:sz w:val="24"/>
          <w:szCs w:val="24"/>
        </w:rPr>
        <w:t xml:space="preserve"> (V4). </w:t>
      </w:r>
    </w:p>
    <w:p w14:paraId="6BC15365" w14:textId="7401C780" w:rsidR="00BE319C" w:rsidRPr="007E09CE" w:rsidRDefault="0D2DC2A8" w:rsidP="007E09CE">
      <w:pPr>
        <w:tabs>
          <w:tab w:val="left" w:pos="5073"/>
        </w:tabs>
        <w:spacing w:line="360" w:lineRule="auto"/>
        <w:ind w:firstLine="709"/>
        <w:rPr>
          <w:rFonts w:ascii="Times New Roman" w:hAnsi="Times New Roman" w:cs="Times New Roman"/>
          <w:i/>
          <w:iCs/>
          <w:sz w:val="24"/>
          <w:szCs w:val="24"/>
        </w:rPr>
      </w:pPr>
      <w:r w:rsidRPr="007E09CE">
        <w:rPr>
          <w:rFonts w:ascii="Times New Roman" w:hAnsi="Times New Roman" w:cs="Times New Roman"/>
          <w:sz w:val="24"/>
          <w:szCs w:val="24"/>
        </w:rPr>
        <w:t xml:space="preserve">La </w:t>
      </w:r>
      <w:r w:rsidR="1C218DEE" w:rsidRPr="007E09CE">
        <w:rPr>
          <w:rFonts w:ascii="Times New Roman" w:hAnsi="Times New Roman" w:cs="Times New Roman"/>
          <w:i/>
          <w:iCs/>
          <w:sz w:val="24"/>
          <w:szCs w:val="24"/>
        </w:rPr>
        <w:t>actividad física</w:t>
      </w:r>
      <w:r w:rsidR="02AB7916" w:rsidRPr="007E09CE">
        <w:rPr>
          <w:rFonts w:ascii="Times New Roman" w:hAnsi="Times New Roman" w:cs="Times New Roman"/>
          <w:sz w:val="24"/>
          <w:szCs w:val="24"/>
        </w:rPr>
        <w:t xml:space="preserve"> también fue un factor reportado por tres de los veteranos. D</w:t>
      </w:r>
      <w:r w:rsidR="1C218DEE" w:rsidRPr="007E09CE">
        <w:rPr>
          <w:rFonts w:ascii="Times New Roman" w:hAnsi="Times New Roman" w:cs="Times New Roman"/>
          <w:sz w:val="24"/>
          <w:szCs w:val="24"/>
        </w:rPr>
        <w:t>os de ellos realizaron Rugby y uno de ellos hizo alrededor de 500 saltos en paracaídas y corrió numerosas maratones</w:t>
      </w:r>
      <w:r w:rsidR="62F677B0" w:rsidRPr="007E09CE">
        <w:rPr>
          <w:rFonts w:ascii="Times New Roman" w:hAnsi="Times New Roman" w:cs="Times New Roman"/>
          <w:sz w:val="24"/>
          <w:szCs w:val="24"/>
        </w:rPr>
        <w:t xml:space="preserve">. Los participantes reconocieron el valor del deporte como recurso para afrontar sus situaciones: </w:t>
      </w:r>
      <w:r w:rsidR="1C218DEE" w:rsidRPr="007E09CE">
        <w:rPr>
          <w:rFonts w:ascii="Times New Roman" w:hAnsi="Times New Roman" w:cs="Times New Roman"/>
          <w:i/>
          <w:iCs/>
          <w:sz w:val="24"/>
          <w:szCs w:val="24"/>
        </w:rPr>
        <w:t>Hice mucho deporte, hice mucho rugby, amigos, la amistad y todo eso te ayuda a salir</w:t>
      </w:r>
      <w:r w:rsidR="62F677B0" w:rsidRPr="007E09CE">
        <w:rPr>
          <w:rFonts w:ascii="Times New Roman" w:hAnsi="Times New Roman" w:cs="Times New Roman"/>
          <w:i/>
          <w:iCs/>
          <w:sz w:val="24"/>
          <w:szCs w:val="24"/>
        </w:rPr>
        <w:t xml:space="preserve"> (V3)</w:t>
      </w:r>
      <w:r w:rsidR="1C218DEE" w:rsidRPr="007E09CE">
        <w:rPr>
          <w:rFonts w:ascii="Times New Roman" w:hAnsi="Times New Roman" w:cs="Times New Roman"/>
          <w:i/>
          <w:iCs/>
          <w:sz w:val="24"/>
          <w:szCs w:val="24"/>
        </w:rPr>
        <w:t>.</w:t>
      </w:r>
      <w:r w:rsidR="03B3B091" w:rsidRPr="007E09CE">
        <w:rPr>
          <w:rFonts w:ascii="Times New Roman" w:hAnsi="Times New Roman" w:cs="Times New Roman"/>
          <w:i/>
          <w:iCs/>
          <w:sz w:val="24"/>
          <w:szCs w:val="24"/>
        </w:rPr>
        <w:t xml:space="preserve"> </w:t>
      </w:r>
      <w:r w:rsidR="03B3B091" w:rsidRPr="007E09CE">
        <w:rPr>
          <w:rFonts w:ascii="Times New Roman" w:hAnsi="Times New Roman" w:cs="Times New Roman"/>
          <w:sz w:val="24"/>
          <w:szCs w:val="24"/>
        </w:rPr>
        <w:t>Asociado a esta práctica, se identificó también el factor del perdón</w:t>
      </w:r>
      <w:r w:rsidR="6ACD8168" w:rsidRPr="007E09CE">
        <w:rPr>
          <w:rFonts w:ascii="Times New Roman" w:hAnsi="Times New Roman" w:cs="Times New Roman"/>
          <w:sz w:val="24"/>
          <w:szCs w:val="24"/>
        </w:rPr>
        <w:t xml:space="preserve"> en uno de los veteranos.</w:t>
      </w:r>
      <w:r w:rsidR="03B3B091" w:rsidRPr="007E09CE">
        <w:rPr>
          <w:rFonts w:ascii="Times New Roman" w:hAnsi="Times New Roman" w:cs="Times New Roman"/>
          <w:sz w:val="24"/>
          <w:szCs w:val="24"/>
        </w:rPr>
        <w:t xml:space="preserve"> El V2 relata haber participad</w:t>
      </w:r>
      <w:r w:rsidR="3F0A6598" w:rsidRPr="007E09CE">
        <w:rPr>
          <w:rFonts w:ascii="Times New Roman" w:hAnsi="Times New Roman" w:cs="Times New Roman"/>
          <w:sz w:val="24"/>
          <w:szCs w:val="24"/>
        </w:rPr>
        <w:t>o</w:t>
      </w:r>
      <w:r w:rsidR="03B3B091" w:rsidRPr="007E09CE">
        <w:rPr>
          <w:rFonts w:ascii="Times New Roman" w:hAnsi="Times New Roman" w:cs="Times New Roman"/>
          <w:sz w:val="24"/>
          <w:szCs w:val="24"/>
        </w:rPr>
        <w:t xml:space="preserve"> de varias maratones, pero particularmente dos fueron importantes ya que una fue en Las Islas Malvinas y </w:t>
      </w:r>
      <w:r w:rsidR="79265831" w:rsidRPr="007E09CE">
        <w:rPr>
          <w:rFonts w:ascii="Times New Roman" w:hAnsi="Times New Roman" w:cs="Times New Roman"/>
          <w:sz w:val="24"/>
          <w:szCs w:val="24"/>
        </w:rPr>
        <w:t xml:space="preserve">la </w:t>
      </w:r>
      <w:r w:rsidR="03B3B091" w:rsidRPr="007E09CE">
        <w:rPr>
          <w:rFonts w:ascii="Times New Roman" w:hAnsi="Times New Roman" w:cs="Times New Roman"/>
          <w:sz w:val="24"/>
          <w:szCs w:val="24"/>
        </w:rPr>
        <w:t>otra en Londres. Haber participado de estas carreras lo ayudó a resignificar la situación y reconciliarse con los ingleses: “</w:t>
      </w:r>
      <w:r w:rsidR="03B3B091" w:rsidRPr="007E09CE">
        <w:rPr>
          <w:rFonts w:ascii="Times New Roman" w:hAnsi="Times New Roman" w:cs="Times New Roman"/>
          <w:i/>
          <w:iCs/>
          <w:sz w:val="24"/>
          <w:szCs w:val="24"/>
        </w:rPr>
        <w:t xml:space="preserve">Fue buenísimo haber vuelto porque me di cuenta en donde había estado, lo que había hecho, las cosas por las que había pasado. Sentí una energía buenísima, muy sanadora. Y cuando fui a Londres a correr, me amigué con los ingleses. Los odié durante muchos años, me fui amigando” (V2). </w:t>
      </w:r>
    </w:p>
    <w:p w14:paraId="60A4C90B" w14:textId="03AA8274" w:rsidR="00BE319C" w:rsidRPr="007E09CE" w:rsidRDefault="1B36A641"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E</w:t>
      </w:r>
      <w:r w:rsidR="1C218DEE" w:rsidRPr="007E09CE">
        <w:rPr>
          <w:rFonts w:ascii="Times New Roman" w:hAnsi="Times New Roman" w:cs="Times New Roman"/>
          <w:sz w:val="24"/>
          <w:szCs w:val="24"/>
        </w:rPr>
        <w:t xml:space="preserve">l </w:t>
      </w:r>
      <w:r w:rsidRPr="007E09CE">
        <w:rPr>
          <w:rFonts w:ascii="Times New Roman" w:hAnsi="Times New Roman" w:cs="Times New Roman"/>
          <w:sz w:val="24"/>
          <w:szCs w:val="24"/>
        </w:rPr>
        <w:t xml:space="preserve">factor de </w:t>
      </w:r>
      <w:r w:rsidR="1C218DEE" w:rsidRPr="007E09CE">
        <w:rPr>
          <w:rFonts w:ascii="Times New Roman" w:hAnsi="Times New Roman" w:cs="Times New Roman"/>
          <w:i/>
          <w:iCs/>
          <w:sz w:val="24"/>
          <w:szCs w:val="24"/>
        </w:rPr>
        <w:t>punto de inflexión</w:t>
      </w:r>
      <w:r w:rsidRPr="007E09CE">
        <w:rPr>
          <w:rFonts w:ascii="Times New Roman" w:hAnsi="Times New Roman" w:cs="Times New Roman"/>
          <w:sz w:val="24"/>
          <w:szCs w:val="24"/>
        </w:rPr>
        <w:t xml:space="preserve"> </w:t>
      </w:r>
      <w:r w:rsidR="1C218DEE" w:rsidRPr="007E09CE">
        <w:rPr>
          <w:rFonts w:ascii="Times New Roman" w:hAnsi="Times New Roman" w:cs="Times New Roman"/>
          <w:sz w:val="24"/>
          <w:szCs w:val="24"/>
        </w:rPr>
        <w:t>fue encontrado en el discurso de tres de los cinco veteranos, los cuales hablan de cómo les cambió la percepción acerca de cuestiones cotidianas a partir de diferentes situaciones, siempre en relación con la guerra</w:t>
      </w:r>
      <w:r w:rsidRPr="007E09CE">
        <w:rPr>
          <w:rFonts w:ascii="Times New Roman" w:hAnsi="Times New Roman" w:cs="Times New Roman"/>
          <w:sz w:val="24"/>
          <w:szCs w:val="24"/>
        </w:rPr>
        <w:t>:</w:t>
      </w:r>
      <w:r w:rsidR="1C218DEE" w:rsidRPr="007E09CE">
        <w:rPr>
          <w:rFonts w:ascii="Times New Roman" w:hAnsi="Times New Roman" w:cs="Times New Roman"/>
          <w:i/>
          <w:iCs/>
          <w:sz w:val="24"/>
          <w:szCs w:val="24"/>
        </w:rPr>
        <w:t xml:space="preserve"> </w:t>
      </w:r>
      <w:r w:rsidRPr="007E09CE">
        <w:rPr>
          <w:rFonts w:ascii="Times New Roman" w:hAnsi="Times New Roman" w:cs="Times New Roman"/>
          <w:i/>
          <w:iCs/>
          <w:sz w:val="24"/>
          <w:szCs w:val="24"/>
        </w:rPr>
        <w:t>“</w:t>
      </w:r>
      <w:r w:rsidR="1C218DEE" w:rsidRPr="007E09CE">
        <w:rPr>
          <w:rFonts w:ascii="Times New Roman" w:hAnsi="Times New Roman" w:cs="Times New Roman"/>
          <w:i/>
          <w:iCs/>
          <w:sz w:val="24"/>
          <w:szCs w:val="24"/>
        </w:rPr>
        <w:t>Lo que puedo rescatar es todo lo que uno tiene y no se da cuenta… Lo que para mí era importante dejó de serlo y lo que no era importante, pasó a serlo. En mi caso me hizo valorizar todo lo que me enseñaron, todo lo que la vida me ha regalado. Me siento un afortunado</w:t>
      </w:r>
      <w:r w:rsidRPr="007E09CE">
        <w:rPr>
          <w:rFonts w:ascii="Times New Roman" w:hAnsi="Times New Roman" w:cs="Times New Roman"/>
          <w:i/>
          <w:iCs/>
          <w:sz w:val="24"/>
          <w:szCs w:val="24"/>
        </w:rPr>
        <w:t>” (V2)</w:t>
      </w:r>
      <w:r w:rsidR="1C218DEE" w:rsidRPr="007E09CE">
        <w:rPr>
          <w:rFonts w:ascii="Times New Roman" w:hAnsi="Times New Roman" w:cs="Times New Roman"/>
          <w:sz w:val="24"/>
          <w:szCs w:val="24"/>
        </w:rPr>
        <w:t>.</w:t>
      </w:r>
      <w:r w:rsidRPr="007E09CE">
        <w:rPr>
          <w:rFonts w:ascii="Times New Roman" w:hAnsi="Times New Roman" w:cs="Times New Roman"/>
          <w:sz w:val="24"/>
          <w:szCs w:val="24"/>
        </w:rPr>
        <w:t xml:space="preserve"> Así mismo, </w:t>
      </w:r>
      <w:r w:rsidR="1C218DEE" w:rsidRPr="007E09CE">
        <w:rPr>
          <w:rFonts w:ascii="Times New Roman" w:hAnsi="Times New Roman" w:cs="Times New Roman"/>
          <w:sz w:val="24"/>
          <w:szCs w:val="24"/>
        </w:rPr>
        <w:t xml:space="preserve">el factor de </w:t>
      </w:r>
      <w:r w:rsidR="1C218DEE" w:rsidRPr="007E09CE">
        <w:rPr>
          <w:rFonts w:ascii="Times New Roman" w:hAnsi="Times New Roman" w:cs="Times New Roman"/>
          <w:i/>
          <w:iCs/>
          <w:sz w:val="24"/>
          <w:szCs w:val="24"/>
        </w:rPr>
        <w:t xml:space="preserve">redescubrirse </w:t>
      </w:r>
      <w:r w:rsidR="1C218DEE" w:rsidRPr="007E09CE">
        <w:rPr>
          <w:rFonts w:ascii="Times New Roman" w:hAnsi="Times New Roman" w:cs="Times New Roman"/>
          <w:sz w:val="24"/>
          <w:szCs w:val="24"/>
        </w:rPr>
        <w:t xml:space="preserve">a uno </w:t>
      </w:r>
      <w:r w:rsidR="17BF29AB" w:rsidRPr="007E09CE">
        <w:rPr>
          <w:rFonts w:ascii="Times New Roman" w:hAnsi="Times New Roman" w:cs="Times New Roman"/>
          <w:sz w:val="24"/>
          <w:szCs w:val="24"/>
        </w:rPr>
        <w:t>mismo</w:t>
      </w:r>
      <w:r w:rsidR="1C218DEE" w:rsidRPr="007E09CE">
        <w:rPr>
          <w:rFonts w:ascii="Times New Roman" w:hAnsi="Times New Roman" w:cs="Times New Roman"/>
          <w:sz w:val="24"/>
          <w:szCs w:val="24"/>
        </w:rPr>
        <w:t xml:space="preserve"> </w:t>
      </w:r>
      <w:r w:rsidRPr="007E09CE">
        <w:rPr>
          <w:rFonts w:ascii="Times New Roman" w:hAnsi="Times New Roman" w:cs="Times New Roman"/>
          <w:sz w:val="24"/>
          <w:szCs w:val="24"/>
        </w:rPr>
        <w:t xml:space="preserve">fue reportado por </w:t>
      </w:r>
      <w:r w:rsidR="400D996D" w:rsidRPr="007E09CE">
        <w:rPr>
          <w:rFonts w:ascii="Times New Roman" w:hAnsi="Times New Roman" w:cs="Times New Roman"/>
          <w:sz w:val="24"/>
          <w:szCs w:val="24"/>
        </w:rPr>
        <w:t>cuatro</w:t>
      </w:r>
      <w:r w:rsidRPr="007E09CE">
        <w:rPr>
          <w:rFonts w:ascii="Times New Roman" w:hAnsi="Times New Roman" w:cs="Times New Roman"/>
          <w:sz w:val="24"/>
          <w:szCs w:val="24"/>
        </w:rPr>
        <w:t xml:space="preserve"> de los participantes</w:t>
      </w:r>
      <w:r w:rsidR="17BF29AB" w:rsidRPr="007E09CE">
        <w:rPr>
          <w:rFonts w:ascii="Times New Roman" w:hAnsi="Times New Roman" w:cs="Times New Roman"/>
          <w:sz w:val="24"/>
          <w:szCs w:val="24"/>
        </w:rPr>
        <w:t xml:space="preserve">. Estos refirieron </w:t>
      </w:r>
      <w:r w:rsidR="1C218DEE" w:rsidRPr="007E09CE">
        <w:rPr>
          <w:rFonts w:ascii="Times New Roman" w:hAnsi="Times New Roman" w:cs="Times New Roman"/>
          <w:sz w:val="24"/>
          <w:szCs w:val="24"/>
        </w:rPr>
        <w:t>que haber vivido la guerra y a partir de reflexiones internas resignificaron quienes eran ello</w:t>
      </w:r>
      <w:r w:rsidR="0EC6A60C" w:rsidRPr="007E09CE">
        <w:rPr>
          <w:rFonts w:ascii="Times New Roman" w:hAnsi="Times New Roman" w:cs="Times New Roman"/>
          <w:sz w:val="24"/>
          <w:szCs w:val="24"/>
        </w:rPr>
        <w:t>s: “</w:t>
      </w:r>
      <w:r w:rsidR="1C218DEE" w:rsidRPr="007E09CE">
        <w:rPr>
          <w:rFonts w:ascii="Times New Roman" w:hAnsi="Times New Roman" w:cs="Times New Roman"/>
          <w:i/>
          <w:iCs/>
          <w:sz w:val="24"/>
          <w:szCs w:val="24"/>
        </w:rPr>
        <w:t xml:space="preserve">A mí me recontra sirvió primero </w:t>
      </w:r>
      <w:r w:rsidR="1C218DEE" w:rsidRPr="007E09CE">
        <w:rPr>
          <w:rFonts w:ascii="Times New Roman" w:hAnsi="Times New Roman" w:cs="Times New Roman"/>
          <w:i/>
          <w:iCs/>
          <w:sz w:val="24"/>
          <w:szCs w:val="24"/>
        </w:rPr>
        <w:lastRenderedPageBreak/>
        <w:t xml:space="preserve">para conocerme a mí, conocer los límites míos. Entonces, después de vivir lo que viví, como cualquier persona que viva situaciones y sabes que tu límite está mucho más lejos de la media y </w:t>
      </w:r>
      <w:proofErr w:type="spellStart"/>
      <w:r w:rsidR="1C218DEE" w:rsidRPr="007E09CE">
        <w:rPr>
          <w:rFonts w:ascii="Times New Roman" w:hAnsi="Times New Roman" w:cs="Times New Roman"/>
          <w:i/>
          <w:iCs/>
          <w:sz w:val="24"/>
          <w:szCs w:val="24"/>
        </w:rPr>
        <w:t>por</w:t>
      </w:r>
      <w:r w:rsidR="27CB0767" w:rsidRPr="007E09CE">
        <w:rPr>
          <w:rFonts w:ascii="Times New Roman" w:hAnsi="Times New Roman" w:cs="Times New Roman"/>
          <w:i/>
          <w:iCs/>
          <w:sz w:val="24"/>
          <w:szCs w:val="24"/>
        </w:rPr>
        <w:t xml:space="preserve"> </w:t>
      </w:r>
      <w:r w:rsidR="1C218DEE" w:rsidRPr="007E09CE">
        <w:rPr>
          <w:rFonts w:ascii="Times New Roman" w:hAnsi="Times New Roman" w:cs="Times New Roman"/>
          <w:i/>
          <w:iCs/>
          <w:sz w:val="24"/>
          <w:szCs w:val="24"/>
        </w:rPr>
        <w:t>que</w:t>
      </w:r>
      <w:proofErr w:type="spellEnd"/>
      <w:r w:rsidR="1C218DEE" w:rsidRPr="007E09CE">
        <w:rPr>
          <w:rFonts w:ascii="Times New Roman" w:hAnsi="Times New Roman" w:cs="Times New Roman"/>
          <w:i/>
          <w:iCs/>
          <w:sz w:val="24"/>
          <w:szCs w:val="24"/>
        </w:rPr>
        <w:t xml:space="preserve"> te conoces</w:t>
      </w:r>
      <w:r w:rsidR="0EC6A60C" w:rsidRPr="007E09CE">
        <w:rPr>
          <w:rFonts w:ascii="Times New Roman" w:hAnsi="Times New Roman" w:cs="Times New Roman"/>
          <w:i/>
          <w:iCs/>
          <w:sz w:val="24"/>
          <w:szCs w:val="24"/>
        </w:rPr>
        <w:t xml:space="preserve">” (V1). </w:t>
      </w:r>
    </w:p>
    <w:p w14:paraId="1AEEAAEE" w14:textId="1AC3E031" w:rsidR="00BE319C" w:rsidRPr="007E09CE" w:rsidRDefault="24772277" w:rsidP="007E09CE">
      <w:pPr>
        <w:spacing w:line="360" w:lineRule="auto"/>
        <w:ind w:firstLine="708"/>
        <w:rPr>
          <w:rFonts w:ascii="Times New Roman" w:hAnsi="Times New Roman" w:cs="Times New Roman"/>
          <w:sz w:val="24"/>
          <w:szCs w:val="24"/>
        </w:rPr>
      </w:pPr>
      <w:r w:rsidRPr="007E09CE">
        <w:rPr>
          <w:rFonts w:ascii="Times New Roman" w:hAnsi="Times New Roman" w:cs="Times New Roman"/>
          <w:sz w:val="24"/>
          <w:szCs w:val="24"/>
        </w:rPr>
        <w:t xml:space="preserve">Por último, se identificaron la </w:t>
      </w:r>
      <w:r w:rsidR="1C218DEE" w:rsidRPr="007E09CE">
        <w:rPr>
          <w:rFonts w:ascii="Times New Roman" w:hAnsi="Times New Roman" w:cs="Times New Roman"/>
          <w:i/>
          <w:iCs/>
          <w:sz w:val="24"/>
          <w:szCs w:val="24"/>
        </w:rPr>
        <w:t xml:space="preserve">Espiritualidad </w:t>
      </w:r>
      <w:r w:rsidR="044A93A1" w:rsidRPr="007E09CE">
        <w:rPr>
          <w:rFonts w:ascii="Times New Roman" w:hAnsi="Times New Roman" w:cs="Times New Roman"/>
          <w:sz w:val="24"/>
          <w:szCs w:val="24"/>
        </w:rPr>
        <w:t xml:space="preserve">y el </w:t>
      </w:r>
      <w:r w:rsidR="044A93A1" w:rsidRPr="007E09CE">
        <w:rPr>
          <w:rFonts w:ascii="Times New Roman" w:hAnsi="Times New Roman" w:cs="Times New Roman"/>
          <w:i/>
          <w:iCs/>
          <w:sz w:val="24"/>
          <w:szCs w:val="24"/>
        </w:rPr>
        <w:t xml:space="preserve">foco en el presente </w:t>
      </w:r>
      <w:r w:rsidR="044A93A1" w:rsidRPr="007E09CE">
        <w:rPr>
          <w:rFonts w:ascii="Times New Roman" w:hAnsi="Times New Roman" w:cs="Times New Roman"/>
          <w:sz w:val="24"/>
          <w:szCs w:val="24"/>
        </w:rPr>
        <w:t>como otros factores individuales utilizados por los veteranos. En cuanto a la espiritualidad</w:t>
      </w:r>
      <w:r w:rsidR="1C218DEE" w:rsidRPr="007E09CE">
        <w:rPr>
          <w:rFonts w:ascii="Times New Roman" w:hAnsi="Times New Roman" w:cs="Times New Roman"/>
          <w:sz w:val="24"/>
          <w:szCs w:val="24"/>
        </w:rPr>
        <w:t xml:space="preserve">, </w:t>
      </w:r>
      <w:r w:rsidR="62B73F70" w:rsidRPr="007E09CE">
        <w:rPr>
          <w:rFonts w:ascii="Times New Roman" w:hAnsi="Times New Roman" w:cs="Times New Roman"/>
          <w:sz w:val="24"/>
          <w:szCs w:val="24"/>
        </w:rPr>
        <w:t xml:space="preserve">cuatro de </w:t>
      </w:r>
      <w:r w:rsidR="044A93A1" w:rsidRPr="007E09CE">
        <w:rPr>
          <w:rFonts w:ascii="Times New Roman" w:hAnsi="Times New Roman" w:cs="Times New Roman"/>
          <w:sz w:val="24"/>
          <w:szCs w:val="24"/>
        </w:rPr>
        <w:t>los veteranos</w:t>
      </w:r>
      <w:r w:rsidR="1C218DEE" w:rsidRPr="007E09CE">
        <w:rPr>
          <w:rFonts w:ascii="Times New Roman" w:hAnsi="Times New Roman" w:cs="Times New Roman"/>
          <w:sz w:val="24"/>
          <w:szCs w:val="24"/>
        </w:rPr>
        <w:t xml:space="preserve"> afirma</w:t>
      </w:r>
      <w:r w:rsidR="044A93A1" w:rsidRPr="007E09CE">
        <w:rPr>
          <w:rFonts w:ascii="Times New Roman" w:hAnsi="Times New Roman" w:cs="Times New Roman"/>
          <w:sz w:val="24"/>
          <w:szCs w:val="24"/>
        </w:rPr>
        <w:t>ro</w:t>
      </w:r>
      <w:r w:rsidR="1C218DEE" w:rsidRPr="007E09CE">
        <w:rPr>
          <w:rFonts w:ascii="Times New Roman" w:hAnsi="Times New Roman" w:cs="Times New Roman"/>
          <w:sz w:val="24"/>
          <w:szCs w:val="24"/>
        </w:rPr>
        <w:t>n que la religión y Dios fueron un apoyo durante y luego de la guerra: “</w:t>
      </w:r>
      <w:r w:rsidR="1C218DEE" w:rsidRPr="007E09CE">
        <w:rPr>
          <w:rFonts w:ascii="Times New Roman" w:hAnsi="Times New Roman" w:cs="Times New Roman"/>
          <w:i/>
          <w:iCs/>
          <w:sz w:val="24"/>
          <w:szCs w:val="24"/>
        </w:rPr>
        <w:t xml:space="preserve">Me ayudó en la guerra y después… cuando vos </w:t>
      </w:r>
      <w:proofErr w:type="spellStart"/>
      <w:r w:rsidR="1C218DEE" w:rsidRPr="007E09CE">
        <w:rPr>
          <w:rFonts w:ascii="Times New Roman" w:hAnsi="Times New Roman" w:cs="Times New Roman"/>
          <w:i/>
          <w:iCs/>
          <w:sz w:val="24"/>
          <w:szCs w:val="24"/>
        </w:rPr>
        <w:t>tenés</w:t>
      </w:r>
      <w:proofErr w:type="spellEnd"/>
      <w:r w:rsidR="1C218DEE" w:rsidRPr="007E09CE">
        <w:rPr>
          <w:rFonts w:ascii="Times New Roman" w:hAnsi="Times New Roman" w:cs="Times New Roman"/>
          <w:i/>
          <w:iCs/>
          <w:sz w:val="24"/>
          <w:szCs w:val="24"/>
        </w:rPr>
        <w:t xml:space="preserve"> fe, todo es más llevadero y eso se siente y se vive en la guerra</w:t>
      </w:r>
      <w:r w:rsidR="1C218DEE" w:rsidRPr="007E09CE">
        <w:rPr>
          <w:rFonts w:ascii="Times New Roman" w:hAnsi="Times New Roman" w:cs="Times New Roman"/>
          <w:sz w:val="24"/>
          <w:szCs w:val="24"/>
        </w:rPr>
        <w:t>”, “</w:t>
      </w:r>
      <w:r w:rsidR="1C218DEE" w:rsidRPr="007E09CE">
        <w:rPr>
          <w:rFonts w:ascii="Times New Roman" w:hAnsi="Times New Roman" w:cs="Times New Roman"/>
          <w:i/>
          <w:iCs/>
          <w:sz w:val="24"/>
          <w:szCs w:val="24"/>
        </w:rPr>
        <w:t>flaco te tocó la guerra y te sacaste lo mejor que pudiste, sí, pero lo hice con Dios, solo no, no puedo</w:t>
      </w:r>
      <w:r w:rsidR="1C218DEE" w:rsidRPr="007E09CE">
        <w:rPr>
          <w:rFonts w:ascii="Times New Roman" w:hAnsi="Times New Roman" w:cs="Times New Roman"/>
          <w:sz w:val="24"/>
          <w:szCs w:val="24"/>
        </w:rPr>
        <w:t>”</w:t>
      </w:r>
      <w:r w:rsidR="044A93A1" w:rsidRPr="007E09CE">
        <w:rPr>
          <w:rFonts w:ascii="Times New Roman" w:hAnsi="Times New Roman" w:cs="Times New Roman"/>
          <w:sz w:val="24"/>
          <w:szCs w:val="24"/>
        </w:rPr>
        <w:t xml:space="preserve"> (V1).</w:t>
      </w:r>
      <w:r w:rsidR="4445B35F" w:rsidRPr="007E09CE">
        <w:rPr>
          <w:rFonts w:ascii="Times New Roman" w:hAnsi="Times New Roman" w:cs="Times New Roman"/>
          <w:sz w:val="24"/>
          <w:szCs w:val="24"/>
        </w:rPr>
        <w:t xml:space="preserve"> Refiriendo al foco en el presente, l</w:t>
      </w:r>
      <w:r w:rsidR="1C218DEE" w:rsidRPr="007E09CE">
        <w:rPr>
          <w:rFonts w:ascii="Times New Roman" w:hAnsi="Times New Roman" w:cs="Times New Roman"/>
          <w:sz w:val="24"/>
          <w:szCs w:val="24"/>
        </w:rPr>
        <w:t>os</w:t>
      </w:r>
      <w:r w:rsidR="3DCCFC29" w:rsidRPr="007E09CE">
        <w:rPr>
          <w:rFonts w:ascii="Times New Roman" w:hAnsi="Times New Roman" w:cs="Times New Roman"/>
          <w:sz w:val="24"/>
          <w:szCs w:val="24"/>
        </w:rPr>
        <w:t xml:space="preserve"> cinco entrevistados</w:t>
      </w:r>
      <w:r w:rsidR="1C218DEE" w:rsidRPr="007E09CE">
        <w:rPr>
          <w:rFonts w:ascii="Times New Roman" w:hAnsi="Times New Roman" w:cs="Times New Roman"/>
          <w:sz w:val="24"/>
          <w:szCs w:val="24"/>
        </w:rPr>
        <w:t xml:space="preserve"> </w:t>
      </w:r>
      <w:r w:rsidR="4445B35F" w:rsidRPr="007E09CE">
        <w:rPr>
          <w:rFonts w:ascii="Times New Roman" w:hAnsi="Times New Roman" w:cs="Times New Roman"/>
          <w:sz w:val="24"/>
          <w:szCs w:val="24"/>
        </w:rPr>
        <w:t>relataron la función que cumplió</w:t>
      </w:r>
      <w:r w:rsidR="3937F216" w:rsidRPr="007E09CE">
        <w:rPr>
          <w:rFonts w:ascii="Times New Roman" w:hAnsi="Times New Roman" w:cs="Times New Roman"/>
          <w:sz w:val="24"/>
          <w:szCs w:val="24"/>
        </w:rPr>
        <w:t xml:space="preserve"> </w:t>
      </w:r>
      <w:r w:rsidR="4445B35F" w:rsidRPr="007E09CE">
        <w:rPr>
          <w:rFonts w:ascii="Times New Roman" w:hAnsi="Times New Roman" w:cs="Times New Roman"/>
          <w:sz w:val="24"/>
          <w:szCs w:val="24"/>
        </w:rPr>
        <w:t xml:space="preserve">enfocarse en el presente a través del trabajo, la facultad, la familia y proyectos, para </w:t>
      </w:r>
      <w:r w:rsidR="1C218DEE" w:rsidRPr="007E09CE">
        <w:rPr>
          <w:rFonts w:ascii="Times New Roman" w:hAnsi="Times New Roman" w:cs="Times New Roman"/>
          <w:sz w:val="24"/>
          <w:szCs w:val="24"/>
        </w:rPr>
        <w:t xml:space="preserve">dejar la guerra en el pasado: </w:t>
      </w:r>
      <w:r w:rsidR="4445B35F" w:rsidRPr="007E09CE">
        <w:rPr>
          <w:rFonts w:ascii="Times New Roman" w:hAnsi="Times New Roman" w:cs="Times New Roman"/>
          <w:i/>
          <w:iCs/>
          <w:sz w:val="24"/>
          <w:szCs w:val="24"/>
        </w:rPr>
        <w:t>“</w:t>
      </w:r>
      <w:r w:rsidR="1C218DEE" w:rsidRPr="007E09CE">
        <w:rPr>
          <w:rFonts w:ascii="Times New Roman" w:hAnsi="Times New Roman" w:cs="Times New Roman"/>
          <w:i/>
          <w:iCs/>
          <w:sz w:val="24"/>
          <w:szCs w:val="24"/>
        </w:rPr>
        <w:t>La guerra de Malvinas es una vivencia ya del pasado… lo llevo grabado en el cuerpo en mis cicatrices, lo llevo como condecoraciones visibles, con orgullo. Es una parte que ya no va a volver, porque ahora estoy con otros objetivos, con otros proyectos y quiero vivir el resto de mi vida tranquilo y en paz</w:t>
      </w:r>
      <w:r w:rsidR="4445B35F" w:rsidRPr="007E09CE">
        <w:rPr>
          <w:rFonts w:ascii="Times New Roman" w:hAnsi="Times New Roman" w:cs="Times New Roman"/>
          <w:i/>
          <w:iCs/>
          <w:sz w:val="24"/>
          <w:szCs w:val="24"/>
        </w:rPr>
        <w:t xml:space="preserve">” (V3). </w:t>
      </w:r>
    </w:p>
    <w:p w14:paraId="04A54259" w14:textId="745EF19C" w:rsidR="00BE319C" w:rsidRPr="007E09CE" w:rsidRDefault="00BE319C" w:rsidP="007E09CE">
      <w:pPr>
        <w:spacing w:line="360" w:lineRule="auto"/>
        <w:ind w:firstLine="0"/>
        <w:rPr>
          <w:rFonts w:ascii="Times New Roman" w:hAnsi="Times New Roman" w:cs="Times New Roman"/>
          <w:b/>
          <w:bCs/>
          <w:sz w:val="24"/>
          <w:szCs w:val="24"/>
        </w:rPr>
      </w:pPr>
      <w:r w:rsidRPr="007E09CE">
        <w:rPr>
          <w:rFonts w:ascii="Times New Roman" w:hAnsi="Times New Roman" w:cs="Times New Roman"/>
          <w:b/>
          <w:bCs/>
          <w:i/>
          <w:iCs/>
          <w:sz w:val="24"/>
          <w:szCs w:val="24"/>
        </w:rPr>
        <w:t>Factores sociales</w:t>
      </w:r>
      <w:r w:rsidR="00D51F16" w:rsidRPr="007E09CE">
        <w:rPr>
          <w:rFonts w:ascii="Times New Roman" w:hAnsi="Times New Roman" w:cs="Times New Roman"/>
          <w:b/>
          <w:bCs/>
          <w:i/>
          <w:iCs/>
          <w:sz w:val="24"/>
          <w:szCs w:val="24"/>
        </w:rPr>
        <w:t xml:space="preserve"> de resiliencia</w:t>
      </w:r>
    </w:p>
    <w:p w14:paraId="35B71647" w14:textId="74948CDE" w:rsidR="00BE319C" w:rsidRPr="007E09CE" w:rsidRDefault="1C218DEE" w:rsidP="007E09CE">
      <w:pPr>
        <w:spacing w:line="360" w:lineRule="auto"/>
        <w:ind w:firstLine="709"/>
        <w:rPr>
          <w:rFonts w:ascii="Times New Roman" w:hAnsi="Times New Roman" w:cs="Times New Roman"/>
          <w:sz w:val="24"/>
          <w:szCs w:val="24"/>
        </w:rPr>
      </w:pPr>
      <w:r w:rsidRPr="007E09CE">
        <w:rPr>
          <w:rFonts w:ascii="Times New Roman" w:hAnsi="Times New Roman" w:cs="Times New Roman"/>
          <w:sz w:val="24"/>
          <w:szCs w:val="24"/>
        </w:rPr>
        <w:t xml:space="preserve">El </w:t>
      </w:r>
      <w:r w:rsidRPr="007E09CE">
        <w:rPr>
          <w:rFonts w:ascii="Times New Roman" w:hAnsi="Times New Roman" w:cs="Times New Roman"/>
          <w:i/>
          <w:iCs/>
          <w:sz w:val="24"/>
          <w:szCs w:val="24"/>
        </w:rPr>
        <w:t xml:space="preserve">Apoyo social informal </w:t>
      </w:r>
      <w:r w:rsidRPr="007E09CE">
        <w:rPr>
          <w:rFonts w:ascii="Times New Roman" w:hAnsi="Times New Roman" w:cs="Times New Roman"/>
          <w:sz w:val="24"/>
          <w:szCs w:val="24"/>
        </w:rPr>
        <w:t xml:space="preserve">fue identificado en los cinco participantes. </w:t>
      </w:r>
      <w:r w:rsidR="24CA7191" w:rsidRPr="007E09CE">
        <w:rPr>
          <w:rFonts w:ascii="Times New Roman" w:hAnsi="Times New Roman" w:cs="Times New Roman"/>
          <w:sz w:val="24"/>
          <w:szCs w:val="24"/>
        </w:rPr>
        <w:t xml:space="preserve">Estos describieron </w:t>
      </w:r>
      <w:r w:rsidRPr="007E09CE">
        <w:rPr>
          <w:rFonts w:ascii="Times New Roman" w:hAnsi="Times New Roman" w:cs="Times New Roman"/>
          <w:sz w:val="24"/>
          <w:szCs w:val="24"/>
        </w:rPr>
        <w:t>cómo el apoyo de sus amigos y familiares los ayudó a superar la situación</w:t>
      </w:r>
      <w:r w:rsidR="00BD25EC" w:rsidRPr="007E09CE">
        <w:rPr>
          <w:rFonts w:ascii="Times New Roman" w:hAnsi="Times New Roman" w:cs="Times New Roman"/>
          <w:sz w:val="24"/>
          <w:szCs w:val="24"/>
        </w:rPr>
        <w:t>:</w:t>
      </w:r>
      <w:r w:rsidRPr="007E09CE">
        <w:rPr>
          <w:rFonts w:ascii="Times New Roman" w:hAnsi="Times New Roman" w:cs="Times New Roman"/>
          <w:sz w:val="24"/>
          <w:szCs w:val="24"/>
        </w:rPr>
        <w:t xml:space="preserve"> </w:t>
      </w:r>
      <w:r w:rsidR="00BD25EC" w:rsidRPr="007E09CE">
        <w:rPr>
          <w:rFonts w:ascii="Times New Roman" w:hAnsi="Times New Roman" w:cs="Times New Roman"/>
          <w:sz w:val="24"/>
          <w:szCs w:val="24"/>
        </w:rPr>
        <w:t>“</w:t>
      </w:r>
      <w:r w:rsidRPr="007E09CE">
        <w:rPr>
          <w:rFonts w:ascii="Times New Roman" w:hAnsi="Times New Roman" w:cs="Times New Roman"/>
          <w:i/>
          <w:iCs/>
          <w:sz w:val="24"/>
          <w:szCs w:val="24"/>
        </w:rPr>
        <w:t xml:space="preserve">Mis amigos </w:t>
      </w:r>
      <w:r w:rsidRPr="007E09CE">
        <w:rPr>
          <w:rFonts w:ascii="Times New Roman" w:hAnsi="Times New Roman" w:cs="Times New Roman"/>
          <w:sz w:val="24"/>
          <w:szCs w:val="24"/>
        </w:rPr>
        <w:t>m</w:t>
      </w:r>
      <w:r w:rsidRPr="007E09CE">
        <w:rPr>
          <w:rFonts w:ascii="Times New Roman" w:hAnsi="Times New Roman" w:cs="Times New Roman"/>
          <w:i/>
          <w:iCs/>
          <w:sz w:val="24"/>
          <w:szCs w:val="24"/>
        </w:rPr>
        <w:t>e acompañaron de una manera buenísima porque nunca me sentí incómodo, no me sentí presionado. Al contrario, me sentí acompañado; ellos acompañaron mi silencio con silencio también. Hasta que de a poco fue brotando, se fue hablando</w:t>
      </w:r>
      <w:r w:rsidR="00BD25EC" w:rsidRPr="007E09CE">
        <w:rPr>
          <w:rFonts w:ascii="Times New Roman" w:hAnsi="Times New Roman" w:cs="Times New Roman"/>
          <w:i/>
          <w:iCs/>
          <w:sz w:val="24"/>
          <w:szCs w:val="24"/>
        </w:rPr>
        <w:t>” (V2)</w:t>
      </w:r>
      <w:r w:rsidRPr="007E09CE">
        <w:rPr>
          <w:rFonts w:ascii="Times New Roman" w:hAnsi="Times New Roman" w:cs="Times New Roman"/>
          <w:i/>
          <w:iCs/>
          <w:sz w:val="24"/>
          <w:szCs w:val="24"/>
        </w:rPr>
        <w:t xml:space="preserve">. </w:t>
      </w:r>
      <w:r w:rsidR="00BD25EC" w:rsidRPr="007E09CE">
        <w:rPr>
          <w:rFonts w:ascii="Times New Roman" w:hAnsi="Times New Roman" w:cs="Times New Roman"/>
          <w:sz w:val="24"/>
          <w:szCs w:val="24"/>
        </w:rPr>
        <w:t xml:space="preserve">Así mismo, </w:t>
      </w:r>
      <w:r w:rsidRPr="007E09CE">
        <w:rPr>
          <w:rFonts w:ascii="Times New Roman" w:hAnsi="Times New Roman" w:cs="Times New Roman"/>
          <w:sz w:val="24"/>
          <w:szCs w:val="24"/>
        </w:rPr>
        <w:t xml:space="preserve">el </w:t>
      </w:r>
      <w:r w:rsidRPr="007E09CE">
        <w:rPr>
          <w:rFonts w:ascii="Times New Roman" w:hAnsi="Times New Roman" w:cs="Times New Roman"/>
          <w:i/>
          <w:iCs/>
          <w:sz w:val="24"/>
          <w:szCs w:val="24"/>
        </w:rPr>
        <w:t>apoyo social formal</w:t>
      </w:r>
      <w:r w:rsidR="00BD25EC" w:rsidRPr="007E09CE">
        <w:rPr>
          <w:rFonts w:ascii="Times New Roman" w:hAnsi="Times New Roman" w:cs="Times New Roman"/>
          <w:sz w:val="24"/>
          <w:szCs w:val="24"/>
        </w:rPr>
        <w:t xml:space="preserve"> fue reportado por los </w:t>
      </w:r>
      <w:r w:rsidR="7D57DB01" w:rsidRPr="007E09CE">
        <w:rPr>
          <w:rFonts w:ascii="Times New Roman" w:hAnsi="Times New Roman" w:cs="Times New Roman"/>
          <w:sz w:val="24"/>
          <w:szCs w:val="24"/>
        </w:rPr>
        <w:t xml:space="preserve">todos los </w:t>
      </w:r>
      <w:r w:rsidR="00BD25EC" w:rsidRPr="007E09CE">
        <w:rPr>
          <w:rFonts w:ascii="Times New Roman" w:hAnsi="Times New Roman" w:cs="Times New Roman"/>
          <w:sz w:val="24"/>
          <w:szCs w:val="24"/>
        </w:rPr>
        <w:t xml:space="preserve">veteranos, refiriendo </w:t>
      </w:r>
      <w:r w:rsidR="0AB8E349" w:rsidRPr="007E09CE">
        <w:rPr>
          <w:rFonts w:ascii="Times New Roman" w:hAnsi="Times New Roman" w:cs="Times New Roman"/>
          <w:sz w:val="24"/>
          <w:szCs w:val="24"/>
        </w:rPr>
        <w:t xml:space="preserve">al </w:t>
      </w:r>
      <w:r w:rsidRPr="007E09CE">
        <w:rPr>
          <w:rFonts w:ascii="Times New Roman" w:hAnsi="Times New Roman" w:cs="Times New Roman"/>
          <w:sz w:val="24"/>
          <w:szCs w:val="24"/>
        </w:rPr>
        <w:t xml:space="preserve">apoyo social formal psicológico, ya sea por psicólogo o por psiquiatra. </w:t>
      </w:r>
      <w:r w:rsidR="0AB8E349" w:rsidRPr="007E09CE">
        <w:rPr>
          <w:rFonts w:ascii="Times New Roman" w:hAnsi="Times New Roman" w:cs="Times New Roman"/>
          <w:sz w:val="24"/>
          <w:szCs w:val="24"/>
        </w:rPr>
        <w:t>E</w:t>
      </w:r>
      <w:r w:rsidRPr="007E09CE">
        <w:rPr>
          <w:rFonts w:ascii="Times New Roman" w:hAnsi="Times New Roman" w:cs="Times New Roman"/>
          <w:sz w:val="24"/>
          <w:szCs w:val="24"/>
        </w:rPr>
        <w:t>l entrevistado V5 refi</w:t>
      </w:r>
      <w:r w:rsidR="0AB8E349" w:rsidRPr="007E09CE">
        <w:rPr>
          <w:rFonts w:ascii="Times New Roman" w:hAnsi="Times New Roman" w:cs="Times New Roman"/>
          <w:sz w:val="24"/>
          <w:szCs w:val="24"/>
        </w:rPr>
        <w:t xml:space="preserve">rió a la importancia de </w:t>
      </w:r>
      <w:r w:rsidR="3FBDCECD" w:rsidRPr="007E09CE">
        <w:rPr>
          <w:rFonts w:ascii="Times New Roman" w:hAnsi="Times New Roman" w:cs="Times New Roman"/>
          <w:sz w:val="24"/>
          <w:szCs w:val="24"/>
        </w:rPr>
        <w:t>este</w:t>
      </w:r>
      <w:r w:rsidR="0AB8E349" w:rsidRPr="007E09CE">
        <w:rPr>
          <w:rFonts w:ascii="Times New Roman" w:hAnsi="Times New Roman" w:cs="Times New Roman"/>
          <w:sz w:val="24"/>
          <w:szCs w:val="24"/>
        </w:rPr>
        <w:t xml:space="preserve"> acompañamiento: “</w:t>
      </w:r>
      <w:r w:rsidRPr="007E09CE">
        <w:rPr>
          <w:rFonts w:ascii="Times New Roman" w:hAnsi="Times New Roman" w:cs="Times New Roman"/>
          <w:i/>
          <w:iCs/>
          <w:sz w:val="24"/>
          <w:szCs w:val="24"/>
        </w:rPr>
        <w:t>Con la ayuda de un buen terapeuta, empezar a entenderme, yo mismo, con mis propias salidas, con mis propios brazos, para qué me contengan, mis propias respuestas. Eso me lo dio la terapia</w:t>
      </w:r>
      <w:r w:rsidRPr="007E09CE">
        <w:rPr>
          <w:rFonts w:ascii="Times New Roman" w:hAnsi="Times New Roman" w:cs="Times New Roman"/>
          <w:sz w:val="24"/>
          <w:szCs w:val="24"/>
        </w:rPr>
        <w:t>.</w:t>
      </w:r>
      <w:r w:rsidR="0AB8E349" w:rsidRPr="007E09CE">
        <w:rPr>
          <w:rFonts w:ascii="Times New Roman" w:hAnsi="Times New Roman" w:cs="Times New Roman"/>
          <w:sz w:val="24"/>
          <w:szCs w:val="24"/>
        </w:rPr>
        <w:t>”</w:t>
      </w:r>
    </w:p>
    <w:p w14:paraId="236558D1" w14:textId="7FFECE08" w:rsidR="00D51F16" w:rsidRPr="007E09CE" w:rsidRDefault="2477C3D9" w:rsidP="007E09CE">
      <w:pPr>
        <w:widowControl/>
        <w:autoSpaceDE/>
        <w:autoSpaceDN/>
        <w:spacing w:line="360" w:lineRule="auto"/>
        <w:ind w:firstLine="0"/>
        <w:rPr>
          <w:rFonts w:ascii="Times New Roman" w:hAnsi="Times New Roman" w:cs="Times New Roman"/>
          <w:b/>
          <w:bCs/>
          <w:sz w:val="24"/>
          <w:szCs w:val="24"/>
        </w:rPr>
      </w:pPr>
      <w:r w:rsidRPr="007E09CE">
        <w:rPr>
          <w:rFonts w:ascii="Times New Roman" w:hAnsi="Times New Roman" w:cs="Times New Roman"/>
          <w:b/>
          <w:bCs/>
          <w:sz w:val="24"/>
          <w:szCs w:val="24"/>
        </w:rPr>
        <w:t>DISCUSIÓN</w:t>
      </w:r>
      <w:r w:rsidR="685FD9C3" w:rsidRPr="007E09CE">
        <w:rPr>
          <w:rFonts w:ascii="Times New Roman" w:hAnsi="Times New Roman" w:cs="Times New Roman"/>
          <w:b/>
          <w:bCs/>
          <w:sz w:val="24"/>
          <w:szCs w:val="24"/>
        </w:rPr>
        <w:t xml:space="preserve"> Y CONCLUSIONES</w:t>
      </w:r>
    </w:p>
    <w:p w14:paraId="2CDDB9C0" w14:textId="2079AF5A" w:rsidR="43F19269" w:rsidRPr="007E09CE" w:rsidRDefault="43F19269"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El presente estudio permitió explorar en profundidad las múltiples dimensiones de las adversidades físicas, emocionales y sociales enfrentadas por los veteranos de Malvinas, así como los factores de resiliencia que facilitaron su adaptación y crecimiento personal. Los relatos evidencian que las carencias básicas —como hambre, frío, privación del sueño y falta de seguridad— junto con el daño emocional asociado al duelo, la incertidumbre y la transformación de sus valores fundamentales, intensificaron el impacto traumático del conflicto (</w:t>
      </w:r>
      <w:proofErr w:type="spellStart"/>
      <w:r w:rsidRPr="007E09CE">
        <w:rPr>
          <w:rFonts w:ascii="Times New Roman" w:hAnsi="Times New Roman" w:cs="Times New Roman"/>
          <w:sz w:val="24"/>
          <w:szCs w:val="24"/>
        </w:rPr>
        <w:t>Galak</w:t>
      </w:r>
      <w:proofErr w:type="spellEnd"/>
      <w:r w:rsidRPr="007E09CE">
        <w:rPr>
          <w:rFonts w:ascii="Times New Roman" w:hAnsi="Times New Roman" w:cs="Times New Roman"/>
          <w:sz w:val="24"/>
          <w:szCs w:val="24"/>
        </w:rPr>
        <w:t xml:space="preserve">, 2006). </w:t>
      </w:r>
      <w:r w:rsidRPr="007E09CE">
        <w:rPr>
          <w:rFonts w:ascii="Times New Roman" w:hAnsi="Times New Roman" w:cs="Times New Roman"/>
          <w:sz w:val="24"/>
          <w:szCs w:val="24"/>
        </w:rPr>
        <w:lastRenderedPageBreak/>
        <w:t>Estas condiciones confirman que la guerra implicó no solo un enfrentamiento bélico, sino también una crisis existencial profunda.</w:t>
      </w:r>
    </w:p>
    <w:p w14:paraId="410236BD" w14:textId="075CC7FA" w:rsidR="008E66A4" w:rsidRPr="007E09CE" w:rsidRDefault="43F19269"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El fenómeno de </w:t>
      </w:r>
      <w:proofErr w:type="spellStart"/>
      <w:r w:rsidRPr="007E09CE">
        <w:rPr>
          <w:rFonts w:ascii="Times New Roman" w:hAnsi="Times New Roman" w:cs="Times New Roman"/>
          <w:sz w:val="24"/>
          <w:szCs w:val="24"/>
        </w:rPr>
        <w:t>desmalvinización</w:t>
      </w:r>
      <w:proofErr w:type="spellEnd"/>
      <w:r w:rsidRPr="007E09CE">
        <w:rPr>
          <w:rFonts w:ascii="Times New Roman" w:hAnsi="Times New Roman" w:cs="Times New Roman"/>
          <w:sz w:val="24"/>
          <w:szCs w:val="24"/>
        </w:rPr>
        <w:t>, caracterizado por el ocultamiento social, la censura y el rechazo hacia los veteranos, representó un segundo momento traumático posterior al conflicto (</w:t>
      </w:r>
      <w:proofErr w:type="spellStart"/>
      <w:r w:rsidRPr="007E09CE">
        <w:rPr>
          <w:rFonts w:ascii="Times New Roman" w:hAnsi="Times New Roman" w:cs="Times New Roman"/>
          <w:sz w:val="24"/>
          <w:szCs w:val="24"/>
        </w:rPr>
        <w:t>Gamarnik</w:t>
      </w:r>
      <w:proofErr w:type="spellEnd"/>
      <w:r w:rsidRPr="007E09CE">
        <w:rPr>
          <w:rFonts w:ascii="Times New Roman" w:hAnsi="Times New Roman" w:cs="Times New Roman"/>
          <w:sz w:val="24"/>
          <w:szCs w:val="24"/>
        </w:rPr>
        <w:t xml:space="preserve"> et al., 2019). La ausencia de apoyo estatal y social contribuyó al aislamiento, sentimientos de culpa por sobrevivir y consecuencias graves como cuadros depresivos y suicidios. Este hallazgo coincide con la literatura que destaca el perjuicio añadido que el estigma y la falta de reconocimiento producen en veteranos de guerra (</w:t>
      </w:r>
      <w:proofErr w:type="spellStart"/>
      <w:r w:rsidRPr="007E09CE">
        <w:rPr>
          <w:rFonts w:ascii="Times New Roman" w:hAnsi="Times New Roman" w:cs="Times New Roman"/>
          <w:sz w:val="24"/>
          <w:szCs w:val="24"/>
        </w:rPr>
        <w:t>Hoge</w:t>
      </w:r>
      <w:proofErr w:type="spellEnd"/>
      <w:r w:rsidRPr="007E09CE">
        <w:rPr>
          <w:rFonts w:ascii="Times New Roman" w:hAnsi="Times New Roman" w:cs="Times New Roman"/>
          <w:sz w:val="24"/>
          <w:szCs w:val="24"/>
        </w:rPr>
        <w:t xml:space="preserve"> et al., 2004).</w:t>
      </w:r>
    </w:p>
    <w:p w14:paraId="0A6FC6B6" w14:textId="309FC231" w:rsidR="008E66A4" w:rsidRPr="007E09CE" w:rsidRDefault="43F19269"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Desde la perspectiva de la resiliencia, los resultados indicaron que los veteranos movilizaron una variedad de recursos personales y sociales para afrontar estas experiencias adversas (Fletcher &amp; </w:t>
      </w:r>
      <w:proofErr w:type="spellStart"/>
      <w:r w:rsidRPr="007E09CE">
        <w:rPr>
          <w:rFonts w:ascii="Times New Roman" w:hAnsi="Times New Roman" w:cs="Times New Roman"/>
          <w:sz w:val="24"/>
          <w:szCs w:val="24"/>
        </w:rPr>
        <w:t>Sarkar</w:t>
      </w:r>
      <w:proofErr w:type="spellEnd"/>
      <w:r w:rsidRPr="007E09CE">
        <w:rPr>
          <w:rFonts w:ascii="Times New Roman" w:hAnsi="Times New Roman" w:cs="Times New Roman"/>
          <w:sz w:val="24"/>
          <w:szCs w:val="24"/>
        </w:rPr>
        <w:t>, 2013). La introspección y el autoconocimiento se posicionaron como mecanismos claves para resignificar el trauma y transformar la experiencia en oportunidades de crecimiento. Asimismo, factores como el optimismo, la creatividad, el sentido del humor y la espiritualidad se manifestaron como herramientas facilitadoras para la recuperación y el afrontamiento adaptativo. El apoyo social, tanto informal —familiares, amigos y grupos de veteranos— como formal —atención psicológica especializada—, desempeñó un rol central en sostener y promover la reintegración psicosocial.</w:t>
      </w:r>
    </w:p>
    <w:p w14:paraId="20031F4B" w14:textId="0C3EE205" w:rsidR="008E66A4" w:rsidRPr="007E09CE" w:rsidRDefault="43F19269"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Estos resultados refuerzan la comprensión de la resiliencia como un proceso dinámico, multidimensional y profundamente vinculado a los contextos sociales, personales y culturales. Pese a la ausencia inicial de políticas públicas de apoyo, los veteranos lograron reconstruir sus vidas basándose en sus propios recursos y redes sociales, resignificando su identidad y </w:t>
      </w:r>
      <w:r w:rsidR="14379487" w:rsidRPr="007E09CE">
        <w:rPr>
          <w:rFonts w:ascii="Times New Roman" w:hAnsi="Times New Roman" w:cs="Times New Roman"/>
          <w:sz w:val="24"/>
          <w:szCs w:val="24"/>
        </w:rPr>
        <w:t xml:space="preserve">su </w:t>
      </w:r>
      <w:r w:rsidRPr="007E09CE">
        <w:rPr>
          <w:rFonts w:ascii="Times New Roman" w:hAnsi="Times New Roman" w:cs="Times New Roman"/>
          <w:sz w:val="24"/>
          <w:szCs w:val="24"/>
        </w:rPr>
        <w:t>rol social.</w:t>
      </w:r>
    </w:p>
    <w:p w14:paraId="2CD0A61C" w14:textId="6B53ECA5" w:rsidR="009C4ED9" w:rsidRPr="007E09CE" w:rsidRDefault="7925EB22"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Este estudio evidencia que las adversidades enfrentadas por los veteranos de Malvinas comprenden tanto el sufrimiento físico y emocional durante el conflicto (dimensión personal), como el proceso de </w:t>
      </w:r>
      <w:proofErr w:type="spellStart"/>
      <w:r w:rsidRPr="007E09CE">
        <w:rPr>
          <w:rFonts w:ascii="Times New Roman" w:hAnsi="Times New Roman" w:cs="Times New Roman"/>
          <w:sz w:val="24"/>
          <w:szCs w:val="24"/>
        </w:rPr>
        <w:t>desmalvinización</w:t>
      </w:r>
      <w:proofErr w:type="spellEnd"/>
      <w:r w:rsidRPr="007E09CE">
        <w:rPr>
          <w:rFonts w:ascii="Times New Roman" w:hAnsi="Times New Roman" w:cs="Times New Roman"/>
          <w:sz w:val="24"/>
          <w:szCs w:val="24"/>
        </w:rPr>
        <w:t xml:space="preserve"> y rechazo social posterior (dimensión social). En ambos aspectos, los factores de resiliencia identificados fueron fundamentales para la superación de las dificultades y el desarrollo de una narrativa de crecimiento y fortaleza.</w:t>
      </w:r>
    </w:p>
    <w:p w14:paraId="69C83B22" w14:textId="48CBAE23" w:rsidR="009C4ED9" w:rsidRPr="007E09CE" w:rsidRDefault="7925EB22"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Se concluye que, aun sin contar con un acompañamiento estatal efectivo en las primeras décadas posteriores a la guerra, los veteranos pudieron resignificar su experiencia, consolidando procesos internos y externos de resiliencia. Además, se observa un cambio social reciente donde la figura del veterano ha sido rehabilitada y recupera su reconocimiento como héroe nacional</w:t>
      </w:r>
      <w:r w:rsidR="54979D2A" w:rsidRPr="007E09CE">
        <w:rPr>
          <w:rFonts w:ascii="Times New Roman" w:hAnsi="Times New Roman" w:cs="Times New Roman"/>
          <w:sz w:val="24"/>
          <w:szCs w:val="24"/>
        </w:rPr>
        <w:t>;</w:t>
      </w:r>
      <w:r w:rsidRPr="007E09CE">
        <w:rPr>
          <w:rFonts w:ascii="Times New Roman" w:hAnsi="Times New Roman" w:cs="Times New Roman"/>
          <w:sz w:val="24"/>
          <w:szCs w:val="24"/>
        </w:rPr>
        <w:t xml:space="preserve"> un </w:t>
      </w:r>
      <w:r w:rsidRPr="007E09CE">
        <w:rPr>
          <w:rFonts w:ascii="Times New Roman" w:hAnsi="Times New Roman" w:cs="Times New Roman"/>
          <w:sz w:val="24"/>
          <w:szCs w:val="24"/>
        </w:rPr>
        <w:lastRenderedPageBreak/>
        <w:t xml:space="preserve">proceso que ha contribuido a la reconstrucción identitaria y </w:t>
      </w:r>
      <w:r w:rsidR="43AB2F74" w:rsidRPr="007E09CE">
        <w:rPr>
          <w:rFonts w:ascii="Times New Roman" w:hAnsi="Times New Roman" w:cs="Times New Roman"/>
          <w:sz w:val="24"/>
          <w:szCs w:val="24"/>
        </w:rPr>
        <w:t xml:space="preserve">al </w:t>
      </w:r>
      <w:r w:rsidRPr="007E09CE">
        <w:rPr>
          <w:rFonts w:ascii="Times New Roman" w:hAnsi="Times New Roman" w:cs="Times New Roman"/>
          <w:sz w:val="24"/>
          <w:szCs w:val="24"/>
        </w:rPr>
        <w:t>sentido de pertenencia.</w:t>
      </w:r>
    </w:p>
    <w:p w14:paraId="1B335CE2" w14:textId="40CBD7EE" w:rsidR="00D8011C" w:rsidRPr="007E09CE" w:rsidRDefault="7925EB22"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Este estudio presenta algunas limitaciones que deben ser consideradas. La muestra reducida y de carácter intencional limita la generalización de los resultados a la totalidad de los veteranos de Malvinas. Además, el enfoque exclusivo en experiencias relativas a la guerra y </w:t>
      </w:r>
      <w:r w:rsidR="64803D45" w:rsidRPr="007E09CE">
        <w:rPr>
          <w:rFonts w:ascii="Times New Roman" w:hAnsi="Times New Roman" w:cs="Times New Roman"/>
          <w:sz w:val="24"/>
          <w:szCs w:val="24"/>
        </w:rPr>
        <w:t xml:space="preserve">a </w:t>
      </w:r>
      <w:r w:rsidRPr="007E09CE">
        <w:rPr>
          <w:rFonts w:ascii="Times New Roman" w:hAnsi="Times New Roman" w:cs="Times New Roman"/>
          <w:sz w:val="24"/>
          <w:szCs w:val="24"/>
        </w:rPr>
        <w:t xml:space="preserve">la resiliencia evita una exploración más amplia de otros factores posibles, como aspectos económicos o de salud física a largo plazo. Asimismo, la metodología cualitativa invitó a interpretaciones, </w:t>
      </w:r>
      <w:r w:rsidR="7D7D126E" w:rsidRPr="007E09CE">
        <w:rPr>
          <w:rFonts w:ascii="Times New Roman" w:hAnsi="Times New Roman" w:cs="Times New Roman"/>
          <w:sz w:val="24"/>
          <w:szCs w:val="24"/>
        </w:rPr>
        <w:t>que,</w:t>
      </w:r>
      <w:r w:rsidRPr="007E09CE">
        <w:rPr>
          <w:rFonts w:ascii="Times New Roman" w:hAnsi="Times New Roman" w:cs="Times New Roman"/>
          <w:sz w:val="24"/>
          <w:szCs w:val="24"/>
        </w:rPr>
        <w:t xml:space="preserve"> si bien se buscó minimizar mediante triangulación y revisión por pares, pueden estar influidas por sesgos subjetivos.</w:t>
      </w:r>
      <w:r w:rsidR="09E2F103" w:rsidRPr="007E09CE">
        <w:rPr>
          <w:rFonts w:ascii="Times New Roman" w:hAnsi="Times New Roman" w:cs="Times New Roman"/>
          <w:sz w:val="24"/>
          <w:szCs w:val="24"/>
        </w:rPr>
        <w:t xml:space="preserve"> En este sentido, se sugiere que investigaciones futuras amplíen la muestra e incorporen diseños mixtos que permitan correlacionar niveles de resiliencia con la presencia de síntomas de estrés postraumático y otros trastornos relacionados. También sería valioso explorar de manera específica el impacto diferencial del apoyo social formal e informal en la readaptación y bienestar psicológico. Finalmente, investigaciones comparativas entre veteranos de distintos conflictos bélicos podrían contribuir a comprender cómo variables contextuales y temporales modelan la resiliencia y el proceso de reintegración.</w:t>
      </w:r>
    </w:p>
    <w:p w14:paraId="36EAAB09" w14:textId="01703C81" w:rsidR="008F6B0B" w:rsidRPr="007E09CE" w:rsidRDefault="2477C3D9"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Por último, cabe destacar que hace</w:t>
      </w:r>
      <w:r w:rsidR="09E2F103" w:rsidRPr="007E09CE">
        <w:rPr>
          <w:rFonts w:ascii="Times New Roman" w:hAnsi="Times New Roman" w:cs="Times New Roman"/>
          <w:sz w:val="24"/>
          <w:szCs w:val="24"/>
        </w:rPr>
        <w:t xml:space="preserve"> ya</w:t>
      </w:r>
      <w:r w:rsidRPr="007E09CE">
        <w:rPr>
          <w:rFonts w:ascii="Times New Roman" w:hAnsi="Times New Roman" w:cs="Times New Roman"/>
          <w:sz w:val="24"/>
          <w:szCs w:val="24"/>
        </w:rPr>
        <w:t xml:space="preserve"> varios años, hubo un cambio de actitud </w:t>
      </w:r>
      <w:r w:rsidR="7EC22A28" w:rsidRPr="007E09CE">
        <w:rPr>
          <w:rFonts w:ascii="Times New Roman" w:hAnsi="Times New Roman" w:cs="Times New Roman"/>
          <w:sz w:val="24"/>
          <w:szCs w:val="24"/>
        </w:rPr>
        <w:t>p</w:t>
      </w:r>
      <w:r w:rsidRPr="007E09CE">
        <w:rPr>
          <w:rFonts w:ascii="Times New Roman" w:hAnsi="Times New Roman" w:cs="Times New Roman"/>
          <w:sz w:val="24"/>
          <w:szCs w:val="24"/>
        </w:rPr>
        <w:t xml:space="preserve">or parte del Estado y la sociedad hacia los veteranos, que puede haber sido favorecido a partir de que los mismos hayan comenzado a transmitir su experiencia. Hoy en día los veteranos son reconocidos por su coraje y compromiso por la patria; dejaron de ser </w:t>
      </w:r>
      <w:r w:rsidRPr="007E09CE">
        <w:rPr>
          <w:rFonts w:ascii="Times New Roman" w:hAnsi="Times New Roman" w:cs="Times New Roman"/>
          <w:i/>
          <w:iCs/>
          <w:sz w:val="24"/>
          <w:szCs w:val="24"/>
        </w:rPr>
        <w:t>los chicos de la guerra</w:t>
      </w:r>
      <w:r w:rsidRPr="007E09CE">
        <w:rPr>
          <w:rFonts w:ascii="Times New Roman" w:hAnsi="Times New Roman" w:cs="Times New Roman"/>
          <w:sz w:val="24"/>
          <w:szCs w:val="24"/>
        </w:rPr>
        <w:t xml:space="preserve"> para convertirse </w:t>
      </w:r>
      <w:r w:rsidR="7EC22A28" w:rsidRPr="007E09CE">
        <w:rPr>
          <w:rFonts w:ascii="Times New Roman" w:hAnsi="Times New Roman" w:cs="Times New Roman"/>
          <w:sz w:val="24"/>
          <w:szCs w:val="24"/>
        </w:rPr>
        <w:t>nuevamente</w:t>
      </w:r>
      <w:r w:rsidRPr="007E09CE">
        <w:rPr>
          <w:rFonts w:ascii="Times New Roman" w:hAnsi="Times New Roman" w:cs="Times New Roman"/>
          <w:sz w:val="24"/>
          <w:szCs w:val="24"/>
        </w:rPr>
        <w:t xml:space="preserve"> en </w:t>
      </w:r>
      <w:r w:rsidRPr="007E09CE">
        <w:rPr>
          <w:rFonts w:ascii="Times New Roman" w:hAnsi="Times New Roman" w:cs="Times New Roman"/>
          <w:i/>
          <w:iCs/>
          <w:sz w:val="24"/>
          <w:szCs w:val="24"/>
        </w:rPr>
        <w:t>héroes de Malvinas</w:t>
      </w:r>
      <w:r w:rsidRPr="007E09CE">
        <w:rPr>
          <w:rFonts w:ascii="Times New Roman" w:hAnsi="Times New Roman" w:cs="Times New Roman"/>
          <w:sz w:val="24"/>
          <w:szCs w:val="24"/>
        </w:rPr>
        <w:t>.</w:t>
      </w:r>
    </w:p>
    <w:p w14:paraId="0F20E6BF" w14:textId="400C649B" w:rsidR="531A29CE" w:rsidRPr="007E09CE" w:rsidRDefault="531A29CE" w:rsidP="007E09CE">
      <w:pPr>
        <w:tabs>
          <w:tab w:val="left" w:pos="1141"/>
        </w:tabs>
        <w:spacing w:line="360" w:lineRule="auto"/>
        <w:rPr>
          <w:rFonts w:ascii="Times New Roman" w:hAnsi="Times New Roman" w:cs="Times New Roman"/>
          <w:sz w:val="24"/>
          <w:szCs w:val="24"/>
        </w:rPr>
      </w:pPr>
      <w:r w:rsidRPr="007E09CE">
        <w:rPr>
          <w:rFonts w:ascii="Times New Roman" w:hAnsi="Times New Roman" w:cs="Times New Roman"/>
          <w:sz w:val="24"/>
          <w:szCs w:val="24"/>
        </w:rPr>
        <w:t>En suma, los hallazgos de este estudio permiten visibilizar el impacto subjetivo de la guerra y el potencial de la resiliencia como proceso dinámico. A través de</w:t>
      </w:r>
      <w:r w:rsidR="7424DD39" w:rsidRPr="007E09CE">
        <w:rPr>
          <w:rFonts w:ascii="Times New Roman" w:hAnsi="Times New Roman" w:cs="Times New Roman"/>
          <w:sz w:val="24"/>
          <w:szCs w:val="24"/>
        </w:rPr>
        <w:t>l estudio</w:t>
      </w:r>
      <w:r w:rsidRPr="007E09CE">
        <w:rPr>
          <w:rFonts w:ascii="Times New Roman" w:hAnsi="Times New Roman" w:cs="Times New Roman"/>
          <w:sz w:val="24"/>
          <w:szCs w:val="24"/>
        </w:rPr>
        <w:t xml:space="preserve">, </w:t>
      </w:r>
      <w:r w:rsidR="7424DD39" w:rsidRPr="007E09CE">
        <w:rPr>
          <w:rFonts w:ascii="Times New Roman" w:hAnsi="Times New Roman" w:cs="Times New Roman"/>
          <w:sz w:val="24"/>
          <w:szCs w:val="24"/>
        </w:rPr>
        <w:t xml:space="preserve">es posible visibilizar el relato de </w:t>
      </w:r>
      <w:r w:rsidRPr="007E09CE">
        <w:rPr>
          <w:rFonts w:ascii="Times New Roman" w:hAnsi="Times New Roman" w:cs="Times New Roman"/>
          <w:sz w:val="24"/>
          <w:szCs w:val="24"/>
        </w:rPr>
        <w:t>los veteranos</w:t>
      </w:r>
      <w:r w:rsidR="7424DD39" w:rsidRPr="007E09CE">
        <w:rPr>
          <w:rFonts w:ascii="Times New Roman" w:hAnsi="Times New Roman" w:cs="Times New Roman"/>
          <w:sz w:val="24"/>
          <w:szCs w:val="24"/>
        </w:rPr>
        <w:t>, que</w:t>
      </w:r>
      <w:r w:rsidRPr="007E09CE">
        <w:rPr>
          <w:rFonts w:ascii="Times New Roman" w:hAnsi="Times New Roman" w:cs="Times New Roman"/>
          <w:sz w:val="24"/>
          <w:szCs w:val="24"/>
        </w:rPr>
        <w:t xml:space="preserve"> no solo </w:t>
      </w:r>
      <w:r w:rsidR="7424DD39" w:rsidRPr="007E09CE">
        <w:rPr>
          <w:rFonts w:ascii="Times New Roman" w:hAnsi="Times New Roman" w:cs="Times New Roman"/>
          <w:sz w:val="24"/>
          <w:szCs w:val="24"/>
        </w:rPr>
        <w:t xml:space="preserve">constituyen como parte de </w:t>
      </w:r>
      <w:r w:rsidRPr="007E09CE">
        <w:rPr>
          <w:rFonts w:ascii="Times New Roman" w:hAnsi="Times New Roman" w:cs="Times New Roman"/>
          <w:sz w:val="24"/>
          <w:szCs w:val="24"/>
        </w:rPr>
        <w:t>su historia, sino que</w:t>
      </w:r>
      <w:r w:rsidR="7424DD39" w:rsidRPr="007E09CE">
        <w:rPr>
          <w:rFonts w:ascii="Times New Roman" w:hAnsi="Times New Roman" w:cs="Times New Roman"/>
          <w:sz w:val="24"/>
          <w:szCs w:val="24"/>
        </w:rPr>
        <w:t xml:space="preserve"> también forman parte de la</w:t>
      </w:r>
      <w:r w:rsidRPr="007E09CE">
        <w:rPr>
          <w:rFonts w:ascii="Times New Roman" w:hAnsi="Times New Roman" w:cs="Times New Roman"/>
          <w:sz w:val="24"/>
          <w:szCs w:val="24"/>
        </w:rPr>
        <w:t xml:space="preserve"> en memoria colectiva, resignificando su identidad y su lugar en la sociedad.</w:t>
      </w:r>
    </w:p>
    <w:p w14:paraId="35496BCD" w14:textId="4CD83477" w:rsidR="009734F7" w:rsidRPr="007E09CE" w:rsidRDefault="117BB10E" w:rsidP="007E09CE">
      <w:pPr>
        <w:tabs>
          <w:tab w:val="left" w:pos="1141"/>
        </w:tabs>
        <w:spacing w:line="360" w:lineRule="auto"/>
        <w:ind w:firstLine="0"/>
        <w:rPr>
          <w:rFonts w:ascii="Times New Roman" w:hAnsi="Times New Roman" w:cs="Times New Roman"/>
          <w:b/>
          <w:bCs/>
          <w:sz w:val="24"/>
          <w:szCs w:val="24"/>
        </w:rPr>
      </w:pPr>
      <w:bookmarkStart w:id="10" w:name="_Hlk206695513"/>
      <w:r w:rsidRPr="007E09CE">
        <w:rPr>
          <w:rFonts w:ascii="Times New Roman" w:hAnsi="Times New Roman" w:cs="Times New Roman"/>
          <w:b/>
          <w:bCs/>
          <w:sz w:val="24"/>
          <w:szCs w:val="24"/>
        </w:rPr>
        <w:t>Referencias bibliográficas</w:t>
      </w:r>
      <w:r w:rsidR="001B4A1E" w:rsidRPr="007E09CE">
        <w:rPr>
          <w:rFonts w:ascii="Times New Roman" w:hAnsi="Times New Roman" w:cs="Times New Roman"/>
          <w:sz w:val="24"/>
          <w:szCs w:val="24"/>
        </w:rPr>
        <w:fldChar w:fldCharType="begin"/>
      </w:r>
      <w:r w:rsidR="00BA44A0" w:rsidRPr="007E09CE">
        <w:rPr>
          <w:rFonts w:ascii="Times New Roman" w:hAnsi="Times New Roman" w:cs="Times New Roman"/>
          <w:sz w:val="24"/>
          <w:szCs w:val="24"/>
        </w:rPr>
        <w:instrText xml:space="preserve"> ADDIN ZOTERO_BIBL {"uncited":[],"omitted":[],"custom":[]} CSL_BIBLIOGRAPHY </w:instrText>
      </w:r>
      <w:r w:rsidR="001B4A1E" w:rsidRPr="007E09CE">
        <w:rPr>
          <w:rFonts w:ascii="Times New Roman" w:hAnsi="Times New Roman" w:cs="Times New Roman"/>
          <w:sz w:val="24"/>
          <w:szCs w:val="24"/>
        </w:rPr>
        <w:fldChar w:fldCharType="separate"/>
      </w:r>
    </w:p>
    <w:p w14:paraId="6CD7A152" w14:textId="16452808" w:rsidR="00EE24ED" w:rsidRPr="007E09CE" w:rsidRDefault="24C3CAAC"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Braun, V., &amp; Clarke, V. (2006). </w:t>
      </w:r>
      <w:r w:rsidRPr="007E09CE">
        <w:rPr>
          <w:rFonts w:ascii="Times New Roman" w:hAnsi="Times New Roman" w:cs="Times New Roman"/>
          <w:sz w:val="24"/>
          <w:szCs w:val="24"/>
          <w:lang w:val="en-US"/>
        </w:rPr>
        <w:t xml:space="preserve">Using thematic analysis in psychology. </w:t>
      </w:r>
      <w:proofErr w:type="spellStart"/>
      <w:r w:rsidRPr="007E09CE">
        <w:rPr>
          <w:rFonts w:ascii="Times New Roman" w:hAnsi="Times New Roman" w:cs="Times New Roman"/>
          <w:i/>
          <w:iCs/>
          <w:sz w:val="24"/>
          <w:szCs w:val="24"/>
        </w:rPr>
        <w:t>Qualitative</w:t>
      </w:r>
      <w:proofErr w:type="spellEnd"/>
      <w:r w:rsidRPr="007E09CE">
        <w:rPr>
          <w:rFonts w:ascii="Times New Roman" w:hAnsi="Times New Roman" w:cs="Times New Roman"/>
          <w:i/>
          <w:iCs/>
          <w:sz w:val="24"/>
          <w:szCs w:val="24"/>
        </w:rPr>
        <w:t xml:space="preserve"> </w:t>
      </w:r>
      <w:proofErr w:type="spellStart"/>
      <w:r w:rsidRPr="007E09CE">
        <w:rPr>
          <w:rFonts w:ascii="Times New Roman" w:hAnsi="Times New Roman" w:cs="Times New Roman"/>
          <w:i/>
          <w:iCs/>
          <w:sz w:val="24"/>
          <w:szCs w:val="24"/>
        </w:rPr>
        <w:t>Research</w:t>
      </w:r>
      <w:proofErr w:type="spellEnd"/>
      <w:r w:rsidRPr="007E09CE">
        <w:rPr>
          <w:rFonts w:ascii="Times New Roman" w:hAnsi="Times New Roman" w:cs="Times New Roman"/>
          <w:i/>
          <w:iCs/>
          <w:sz w:val="24"/>
          <w:szCs w:val="24"/>
        </w:rPr>
        <w:t xml:space="preserve"> in </w:t>
      </w:r>
      <w:proofErr w:type="spellStart"/>
      <w:r w:rsidRPr="007E09CE">
        <w:rPr>
          <w:rFonts w:ascii="Times New Roman" w:hAnsi="Times New Roman" w:cs="Times New Roman"/>
          <w:i/>
          <w:iCs/>
          <w:sz w:val="24"/>
          <w:szCs w:val="24"/>
        </w:rPr>
        <w:t>Psychology</w:t>
      </w:r>
      <w:proofErr w:type="spellEnd"/>
      <w:r w:rsidRPr="007E09CE">
        <w:rPr>
          <w:rFonts w:ascii="Times New Roman" w:hAnsi="Times New Roman" w:cs="Times New Roman"/>
          <w:i/>
          <w:iCs/>
          <w:sz w:val="24"/>
          <w:szCs w:val="24"/>
        </w:rPr>
        <w:t>, 3</w:t>
      </w:r>
      <w:r w:rsidRPr="007E09CE">
        <w:rPr>
          <w:rFonts w:ascii="Times New Roman" w:hAnsi="Times New Roman" w:cs="Times New Roman"/>
          <w:sz w:val="24"/>
          <w:szCs w:val="24"/>
        </w:rPr>
        <w:t>(2), 77-101.</w:t>
      </w:r>
      <w:hyperlink r:id="rId8" w:history="1">
        <w:r w:rsidR="66CE19E4" w:rsidRPr="007E09CE">
          <w:rPr>
            <w:rStyle w:val="Hipervnculo"/>
            <w:rFonts w:ascii="Times New Roman" w:hAnsi="Times New Roman" w:cs="Times New Roman"/>
            <w:sz w:val="24"/>
            <w:szCs w:val="24"/>
          </w:rPr>
          <w:t xml:space="preserve"> https://doi.org/10.1191/1478088706qp063oa</w:t>
        </w:r>
      </w:hyperlink>
    </w:p>
    <w:p w14:paraId="76A5CAEE" w14:textId="5A5E405A" w:rsidR="00BA19C8" w:rsidRPr="007E09CE" w:rsidRDefault="009734F7"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Chao, L. D. (2018). Problematización y gobierno de los veteranos de la guerra de Malvinas. Estado nacional, intervención política y gubernamentalidad (1982-2017). </w:t>
      </w:r>
      <w:r w:rsidRPr="007E09CE">
        <w:rPr>
          <w:rFonts w:ascii="Times New Roman" w:hAnsi="Times New Roman" w:cs="Times New Roman"/>
          <w:i/>
          <w:iCs/>
          <w:sz w:val="24"/>
          <w:szCs w:val="24"/>
        </w:rPr>
        <w:t>Conicet Digital</w:t>
      </w:r>
      <w:r w:rsidRPr="007E09CE">
        <w:rPr>
          <w:rFonts w:ascii="Times New Roman" w:hAnsi="Times New Roman" w:cs="Times New Roman"/>
          <w:sz w:val="24"/>
          <w:szCs w:val="24"/>
        </w:rPr>
        <w:t>. https://ri.conicet.gov.ar/handle/11336/96200</w:t>
      </w:r>
    </w:p>
    <w:p w14:paraId="20E58CE4" w14:textId="575F1B43" w:rsidR="00BA19C8" w:rsidRPr="007E09CE" w:rsidRDefault="25335735"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lang w:val="en-US"/>
        </w:rPr>
        <w:t xml:space="preserve">Creswell, J. W. (2013). </w:t>
      </w:r>
      <w:r w:rsidRPr="007E09CE">
        <w:rPr>
          <w:rFonts w:ascii="Times New Roman" w:hAnsi="Times New Roman" w:cs="Times New Roman"/>
          <w:i/>
          <w:iCs/>
          <w:sz w:val="24"/>
          <w:szCs w:val="24"/>
          <w:lang w:val="en-US"/>
        </w:rPr>
        <w:t>Qualitative inquiry and research design: Choosing among five approaches</w:t>
      </w:r>
      <w:r w:rsidRPr="007E09CE">
        <w:rPr>
          <w:rFonts w:ascii="Times New Roman" w:hAnsi="Times New Roman" w:cs="Times New Roman"/>
          <w:sz w:val="24"/>
          <w:szCs w:val="24"/>
          <w:lang w:val="en-US"/>
        </w:rPr>
        <w:t xml:space="preserve"> (3rd ed.). </w:t>
      </w:r>
      <w:r w:rsidRPr="007E09CE">
        <w:rPr>
          <w:rFonts w:ascii="Times New Roman" w:hAnsi="Times New Roman" w:cs="Times New Roman"/>
          <w:sz w:val="24"/>
          <w:szCs w:val="24"/>
        </w:rPr>
        <w:t xml:space="preserve">SAGE </w:t>
      </w:r>
      <w:proofErr w:type="spellStart"/>
      <w:r w:rsidRPr="007E09CE">
        <w:rPr>
          <w:rFonts w:ascii="Times New Roman" w:hAnsi="Times New Roman" w:cs="Times New Roman"/>
          <w:sz w:val="24"/>
          <w:szCs w:val="24"/>
        </w:rPr>
        <w:t>Publications</w:t>
      </w:r>
      <w:proofErr w:type="spellEnd"/>
      <w:r w:rsidRPr="007E09CE">
        <w:rPr>
          <w:rFonts w:ascii="Times New Roman" w:hAnsi="Times New Roman" w:cs="Times New Roman"/>
          <w:sz w:val="24"/>
          <w:szCs w:val="24"/>
        </w:rPr>
        <w:t>.</w:t>
      </w:r>
    </w:p>
    <w:p w14:paraId="4E265F4C" w14:textId="2C160B77" w:rsidR="009734F7" w:rsidRPr="007E09CE" w:rsidDel="009F5C15" w:rsidRDefault="467BE7E7" w:rsidP="007E09CE">
      <w:pPr>
        <w:spacing w:line="360" w:lineRule="auto"/>
        <w:ind w:firstLine="0"/>
        <w:rPr>
          <w:rFonts w:ascii="Times New Roman" w:hAnsi="Times New Roman" w:cs="Times New Roman"/>
          <w:sz w:val="24"/>
          <w:szCs w:val="24"/>
          <w:lang w:val="en-GB"/>
        </w:rPr>
      </w:pPr>
      <w:r w:rsidRPr="007E09CE">
        <w:rPr>
          <w:rFonts w:ascii="Times New Roman" w:hAnsi="Times New Roman" w:cs="Times New Roman"/>
          <w:sz w:val="24"/>
          <w:szCs w:val="24"/>
          <w:lang w:val="es-ES"/>
        </w:rPr>
        <w:lastRenderedPageBreak/>
        <w:t xml:space="preserve">Cyrulnik, B. (2002). Las llaves de la felicidad. </w:t>
      </w:r>
      <w:r w:rsidRPr="007E09CE">
        <w:rPr>
          <w:rFonts w:ascii="Times New Roman" w:hAnsi="Times New Roman" w:cs="Times New Roman"/>
          <w:i/>
          <w:iCs/>
          <w:sz w:val="24"/>
          <w:szCs w:val="24"/>
        </w:rPr>
        <w:t>Praxis Filosófica</w:t>
      </w:r>
      <w:r w:rsidRPr="007E09CE">
        <w:rPr>
          <w:rFonts w:ascii="Times New Roman" w:hAnsi="Times New Roman" w:cs="Times New Roman"/>
          <w:sz w:val="24"/>
          <w:szCs w:val="24"/>
        </w:rPr>
        <w:t xml:space="preserve">, </w:t>
      </w:r>
      <w:r w:rsidRPr="007E09CE">
        <w:rPr>
          <w:rFonts w:ascii="Times New Roman" w:hAnsi="Times New Roman" w:cs="Times New Roman"/>
          <w:i/>
          <w:iCs/>
          <w:sz w:val="24"/>
          <w:szCs w:val="24"/>
        </w:rPr>
        <w:t>15</w:t>
      </w:r>
      <w:r w:rsidRPr="007E09CE">
        <w:rPr>
          <w:rFonts w:ascii="Times New Roman" w:hAnsi="Times New Roman" w:cs="Times New Roman"/>
          <w:sz w:val="24"/>
          <w:szCs w:val="24"/>
        </w:rPr>
        <w:t xml:space="preserve">, Art. 15. </w:t>
      </w:r>
      <w:r w:rsidR="009734F7" w:rsidRPr="007E09CE">
        <w:rPr>
          <w:rFonts w:ascii="Times New Roman" w:hAnsi="Times New Roman" w:cs="Times New Roman"/>
          <w:sz w:val="24"/>
          <w:szCs w:val="24"/>
        </w:rPr>
        <w:tab/>
      </w:r>
      <w:r w:rsidR="009734F7" w:rsidRPr="007E09CE">
        <w:rPr>
          <w:rFonts w:ascii="Times New Roman" w:hAnsi="Times New Roman" w:cs="Times New Roman"/>
          <w:sz w:val="24"/>
          <w:szCs w:val="24"/>
        </w:rPr>
        <w:tab/>
      </w:r>
      <w:r w:rsidR="009734F7" w:rsidRPr="007E09CE">
        <w:rPr>
          <w:rFonts w:ascii="Times New Roman" w:hAnsi="Times New Roman" w:cs="Times New Roman"/>
          <w:sz w:val="24"/>
          <w:szCs w:val="24"/>
        </w:rPr>
        <w:tab/>
      </w:r>
      <w:r w:rsidR="009734F7" w:rsidRPr="007E09CE">
        <w:rPr>
          <w:rFonts w:ascii="Times New Roman" w:hAnsi="Times New Roman" w:cs="Times New Roman"/>
          <w:sz w:val="24"/>
          <w:szCs w:val="24"/>
        </w:rPr>
        <w:tab/>
      </w:r>
      <w:r w:rsidRPr="007E09CE">
        <w:rPr>
          <w:rFonts w:ascii="Times New Roman" w:hAnsi="Times New Roman" w:cs="Times New Roman"/>
          <w:sz w:val="24"/>
          <w:szCs w:val="24"/>
          <w:lang w:val="en-GB"/>
        </w:rPr>
        <w:t>https://doi.org/10.25100/pfilosofica.v0i15.3041</w:t>
      </w:r>
    </w:p>
    <w:p w14:paraId="3122D4C1" w14:textId="77777777" w:rsidR="009734F7" w:rsidRPr="007E09CE" w:rsidRDefault="009734F7"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lang w:val="en-US"/>
        </w:rPr>
        <w:t xml:space="preserve">Fletcher, D., &amp; Sarkar, M. (2013). Psychological Resilience: A Review and Critique of Definitions, Concepts and Theory. </w:t>
      </w:r>
      <w:r w:rsidRPr="007E09CE">
        <w:rPr>
          <w:rFonts w:ascii="Times New Roman" w:hAnsi="Times New Roman" w:cs="Times New Roman"/>
          <w:i/>
          <w:iCs/>
          <w:sz w:val="24"/>
          <w:szCs w:val="24"/>
        </w:rPr>
        <w:t>European Psychologist</w:t>
      </w:r>
      <w:r w:rsidRPr="007E09CE">
        <w:rPr>
          <w:rFonts w:ascii="Times New Roman" w:hAnsi="Times New Roman" w:cs="Times New Roman"/>
          <w:sz w:val="24"/>
          <w:szCs w:val="24"/>
        </w:rPr>
        <w:t xml:space="preserve">, </w:t>
      </w:r>
      <w:r w:rsidRPr="007E09CE">
        <w:rPr>
          <w:rFonts w:ascii="Times New Roman" w:hAnsi="Times New Roman" w:cs="Times New Roman"/>
          <w:i/>
          <w:iCs/>
          <w:sz w:val="24"/>
          <w:szCs w:val="24"/>
        </w:rPr>
        <w:t>18</w:t>
      </w:r>
      <w:r w:rsidRPr="007E09CE">
        <w:rPr>
          <w:rFonts w:ascii="Times New Roman" w:hAnsi="Times New Roman" w:cs="Times New Roman"/>
          <w:sz w:val="24"/>
          <w:szCs w:val="24"/>
        </w:rPr>
        <w:t>(1), 12–23. https://doi.org/10.1027/1016-9040/a000124</w:t>
      </w:r>
    </w:p>
    <w:p w14:paraId="2048CA67" w14:textId="77777777" w:rsidR="009734F7" w:rsidRPr="007E09CE" w:rsidRDefault="009734F7"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Galak, O. (2006). </w:t>
      </w:r>
      <w:r w:rsidRPr="007E09CE">
        <w:rPr>
          <w:rFonts w:ascii="Times New Roman" w:hAnsi="Times New Roman" w:cs="Times New Roman"/>
          <w:i/>
          <w:iCs/>
          <w:sz w:val="24"/>
          <w:szCs w:val="24"/>
        </w:rPr>
        <w:t>No cesan los suicidios de ex combatientes de Malvinas—LA NACION</w:t>
      </w:r>
      <w:r w:rsidRPr="007E09CE">
        <w:rPr>
          <w:rFonts w:ascii="Times New Roman" w:hAnsi="Times New Roman" w:cs="Times New Roman"/>
          <w:sz w:val="24"/>
          <w:szCs w:val="24"/>
        </w:rPr>
        <w:t>. https://www.lanacion.com.ar/politica/no-cesan-los-suicidios-de-ex-combatientes-de-malvinas-nid784519/</w:t>
      </w:r>
    </w:p>
    <w:p w14:paraId="2389A68A" w14:textId="77777777" w:rsidR="009734F7" w:rsidRPr="007E09CE" w:rsidRDefault="010B0D24"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Gamarnik, C., Guembe, M. L., Agostini, V., &amp; Flores, M. C. (2019). El regreso de los soldados de Malvinas: La historia de un ocultamiento. </w:t>
      </w:r>
      <w:r w:rsidRPr="007E09CE">
        <w:rPr>
          <w:rFonts w:ascii="Times New Roman" w:hAnsi="Times New Roman" w:cs="Times New Roman"/>
          <w:i/>
          <w:iCs/>
          <w:sz w:val="24"/>
          <w:szCs w:val="24"/>
        </w:rPr>
        <w:t xml:space="preserve">Nuevo Mundo Mundos Nuevos. </w:t>
      </w:r>
      <w:proofErr w:type="spellStart"/>
      <w:r w:rsidRPr="007E09CE">
        <w:rPr>
          <w:rFonts w:ascii="Times New Roman" w:hAnsi="Times New Roman" w:cs="Times New Roman"/>
          <w:i/>
          <w:iCs/>
          <w:sz w:val="24"/>
          <w:szCs w:val="24"/>
        </w:rPr>
        <w:t>Nouveaux</w:t>
      </w:r>
      <w:proofErr w:type="spellEnd"/>
      <w:r w:rsidRPr="007E09CE">
        <w:rPr>
          <w:rFonts w:ascii="Times New Roman" w:hAnsi="Times New Roman" w:cs="Times New Roman"/>
          <w:i/>
          <w:iCs/>
          <w:sz w:val="24"/>
          <w:szCs w:val="24"/>
        </w:rPr>
        <w:t xml:space="preserve"> mondes </w:t>
      </w:r>
      <w:proofErr w:type="spellStart"/>
      <w:r w:rsidRPr="007E09CE">
        <w:rPr>
          <w:rFonts w:ascii="Times New Roman" w:hAnsi="Times New Roman" w:cs="Times New Roman"/>
          <w:i/>
          <w:iCs/>
          <w:sz w:val="24"/>
          <w:szCs w:val="24"/>
        </w:rPr>
        <w:t>mondes</w:t>
      </w:r>
      <w:proofErr w:type="spellEnd"/>
      <w:r w:rsidRPr="007E09CE">
        <w:rPr>
          <w:rFonts w:ascii="Times New Roman" w:hAnsi="Times New Roman" w:cs="Times New Roman"/>
          <w:i/>
          <w:iCs/>
          <w:sz w:val="24"/>
          <w:szCs w:val="24"/>
        </w:rPr>
        <w:t xml:space="preserve"> </w:t>
      </w:r>
      <w:proofErr w:type="spellStart"/>
      <w:r w:rsidRPr="007E09CE">
        <w:rPr>
          <w:rFonts w:ascii="Times New Roman" w:hAnsi="Times New Roman" w:cs="Times New Roman"/>
          <w:i/>
          <w:iCs/>
          <w:sz w:val="24"/>
          <w:szCs w:val="24"/>
        </w:rPr>
        <w:t>nouveaux</w:t>
      </w:r>
      <w:proofErr w:type="spellEnd"/>
      <w:r w:rsidRPr="007E09CE">
        <w:rPr>
          <w:rFonts w:ascii="Times New Roman" w:hAnsi="Times New Roman" w:cs="Times New Roman"/>
          <w:i/>
          <w:iCs/>
          <w:sz w:val="24"/>
          <w:szCs w:val="24"/>
        </w:rPr>
        <w:t xml:space="preserve"> - Novo Mundo Mundos </w:t>
      </w:r>
      <w:proofErr w:type="spellStart"/>
      <w:r w:rsidRPr="007E09CE">
        <w:rPr>
          <w:rFonts w:ascii="Times New Roman" w:hAnsi="Times New Roman" w:cs="Times New Roman"/>
          <w:i/>
          <w:iCs/>
          <w:sz w:val="24"/>
          <w:szCs w:val="24"/>
        </w:rPr>
        <w:t>Novos</w:t>
      </w:r>
      <w:proofErr w:type="spellEnd"/>
      <w:r w:rsidRPr="007E09CE">
        <w:rPr>
          <w:rFonts w:ascii="Times New Roman" w:hAnsi="Times New Roman" w:cs="Times New Roman"/>
          <w:i/>
          <w:iCs/>
          <w:sz w:val="24"/>
          <w:szCs w:val="24"/>
        </w:rPr>
        <w:t xml:space="preserve"> - New </w:t>
      </w:r>
      <w:proofErr w:type="spellStart"/>
      <w:r w:rsidRPr="007E09CE">
        <w:rPr>
          <w:rFonts w:ascii="Times New Roman" w:hAnsi="Times New Roman" w:cs="Times New Roman"/>
          <w:i/>
          <w:iCs/>
          <w:sz w:val="24"/>
          <w:szCs w:val="24"/>
        </w:rPr>
        <w:t>world</w:t>
      </w:r>
      <w:proofErr w:type="spellEnd"/>
      <w:r w:rsidRPr="007E09CE">
        <w:rPr>
          <w:rFonts w:ascii="Times New Roman" w:hAnsi="Times New Roman" w:cs="Times New Roman"/>
          <w:i/>
          <w:iCs/>
          <w:sz w:val="24"/>
          <w:szCs w:val="24"/>
        </w:rPr>
        <w:t xml:space="preserve"> New </w:t>
      </w:r>
      <w:proofErr w:type="spellStart"/>
      <w:r w:rsidRPr="007E09CE">
        <w:rPr>
          <w:rFonts w:ascii="Times New Roman" w:hAnsi="Times New Roman" w:cs="Times New Roman"/>
          <w:i/>
          <w:iCs/>
          <w:sz w:val="24"/>
          <w:szCs w:val="24"/>
        </w:rPr>
        <w:t>worlds</w:t>
      </w:r>
      <w:proofErr w:type="spellEnd"/>
      <w:r w:rsidRPr="007E09CE">
        <w:rPr>
          <w:rFonts w:ascii="Times New Roman" w:hAnsi="Times New Roman" w:cs="Times New Roman"/>
          <w:sz w:val="24"/>
          <w:szCs w:val="24"/>
        </w:rPr>
        <w:t>. https://doi.org/10.4000/nuevomundo.76901</w:t>
      </w:r>
    </w:p>
    <w:p w14:paraId="06C6829D" w14:textId="7317F72A" w:rsidR="00B30136" w:rsidRPr="007E09CE" w:rsidRDefault="467BE7E7" w:rsidP="007E09CE">
      <w:pPr>
        <w:spacing w:line="360" w:lineRule="auto"/>
        <w:ind w:firstLine="0"/>
        <w:rPr>
          <w:rFonts w:ascii="Times New Roman" w:hAnsi="Times New Roman" w:cs="Times New Roman"/>
          <w:sz w:val="24"/>
          <w:szCs w:val="24"/>
          <w:lang w:val="es-ES"/>
        </w:rPr>
      </w:pPr>
      <w:r w:rsidRPr="007E09CE">
        <w:rPr>
          <w:rFonts w:ascii="Times New Roman" w:hAnsi="Times New Roman" w:cs="Times New Roman"/>
          <w:sz w:val="24"/>
          <w:szCs w:val="24"/>
        </w:rPr>
        <w:t xml:space="preserve">Guber, R. (2020). ¿Qué es la desmalvinización? Comunicar Malvinas. </w:t>
      </w:r>
      <w:r w:rsidR="00B30136" w:rsidRPr="007E09CE">
        <w:rPr>
          <w:rFonts w:ascii="Times New Roman" w:hAnsi="Times New Roman" w:cs="Times New Roman"/>
          <w:sz w:val="24"/>
          <w:szCs w:val="24"/>
        </w:rPr>
        <w:tab/>
      </w:r>
      <w:r w:rsidR="00B30136" w:rsidRPr="007E09CE">
        <w:rPr>
          <w:rFonts w:ascii="Times New Roman" w:hAnsi="Times New Roman" w:cs="Times New Roman"/>
          <w:sz w:val="24"/>
          <w:szCs w:val="24"/>
        </w:rPr>
        <w:tab/>
      </w:r>
      <w:r w:rsidR="00B30136" w:rsidRPr="007E09CE">
        <w:rPr>
          <w:rFonts w:ascii="Times New Roman" w:hAnsi="Times New Roman" w:cs="Times New Roman"/>
          <w:sz w:val="24"/>
          <w:szCs w:val="24"/>
        </w:rPr>
        <w:tab/>
      </w:r>
      <w:r w:rsidR="00B30136" w:rsidRPr="007E09CE">
        <w:rPr>
          <w:rFonts w:ascii="Times New Roman" w:hAnsi="Times New Roman" w:cs="Times New Roman"/>
          <w:sz w:val="24"/>
          <w:szCs w:val="24"/>
        </w:rPr>
        <w:tab/>
      </w:r>
      <w:r w:rsidRPr="007E09CE">
        <w:rPr>
          <w:rFonts w:ascii="Times New Roman" w:hAnsi="Times New Roman" w:cs="Times New Roman"/>
          <w:sz w:val="24"/>
          <w:szCs w:val="24"/>
        </w:rPr>
        <w:t>https://w</w:t>
      </w:r>
      <w:r w:rsidRPr="007E09CE">
        <w:rPr>
          <w:rFonts w:ascii="Times New Roman" w:hAnsi="Times New Roman" w:cs="Times New Roman"/>
          <w:sz w:val="24"/>
          <w:szCs w:val="24"/>
          <w:lang w:val="es-ES"/>
        </w:rPr>
        <w:t>ww.comunicarmalvinas.com/que-es-la-desmalvinizacion</w:t>
      </w:r>
    </w:p>
    <w:p w14:paraId="3FCF8C5E" w14:textId="65119A39" w:rsidR="4717EA33" w:rsidRPr="007E09CE" w:rsidRDefault="4717EA33" w:rsidP="007E09CE">
      <w:pPr>
        <w:spacing w:line="360" w:lineRule="auto"/>
        <w:ind w:firstLine="0"/>
        <w:rPr>
          <w:rFonts w:ascii="Times New Roman" w:eastAsia="Times New Roman" w:hAnsi="Times New Roman" w:cs="Times New Roman"/>
          <w:sz w:val="24"/>
          <w:szCs w:val="24"/>
          <w:lang w:val="en-US"/>
        </w:rPr>
      </w:pPr>
      <w:r w:rsidRPr="007E09CE">
        <w:rPr>
          <w:rFonts w:ascii="Times New Roman" w:eastAsia="Times New Roman" w:hAnsi="Times New Roman" w:cs="Times New Roman"/>
          <w:sz w:val="24"/>
          <w:szCs w:val="24"/>
          <w:lang w:val="en-US"/>
        </w:rPr>
        <w:t xml:space="preserve">Hoge, C. W., Castro, C. A., Messer, S. C., McGurk, D., Cotting, D. I., &amp; Koffman, R. L. (2004). </w:t>
      </w:r>
      <w:r w:rsidRPr="007E09CE">
        <w:rPr>
          <w:rFonts w:ascii="Times New Roman" w:hAnsi="Times New Roman" w:cs="Times New Roman"/>
          <w:sz w:val="24"/>
          <w:szCs w:val="24"/>
          <w:lang w:val="en-US"/>
        </w:rPr>
        <w:tab/>
      </w:r>
      <w:r w:rsidRPr="007E09CE">
        <w:rPr>
          <w:rFonts w:ascii="Times New Roman" w:eastAsia="Times New Roman" w:hAnsi="Times New Roman" w:cs="Times New Roman"/>
          <w:sz w:val="24"/>
          <w:szCs w:val="24"/>
          <w:lang w:val="en-US"/>
        </w:rPr>
        <w:t xml:space="preserve">Combat Duty in Iraq and Afghanistan, Mental Health Problems, and Barriers to </w:t>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eastAsia="Times New Roman" w:hAnsi="Times New Roman" w:cs="Times New Roman"/>
          <w:sz w:val="24"/>
          <w:szCs w:val="24"/>
          <w:lang w:val="en-US"/>
        </w:rPr>
        <w:t xml:space="preserve">Care. </w:t>
      </w:r>
      <w:r w:rsidRPr="007E09CE">
        <w:rPr>
          <w:rFonts w:ascii="Times New Roman" w:eastAsia="Times New Roman" w:hAnsi="Times New Roman" w:cs="Times New Roman"/>
          <w:i/>
          <w:iCs/>
          <w:sz w:val="24"/>
          <w:szCs w:val="24"/>
          <w:lang w:val="en-US"/>
        </w:rPr>
        <w:t xml:space="preserve">New England Journal </w:t>
      </w:r>
      <w:proofErr w:type="gramStart"/>
      <w:r w:rsidRPr="007E09CE">
        <w:rPr>
          <w:rFonts w:ascii="Times New Roman" w:eastAsia="Times New Roman" w:hAnsi="Times New Roman" w:cs="Times New Roman"/>
          <w:i/>
          <w:iCs/>
          <w:sz w:val="24"/>
          <w:szCs w:val="24"/>
          <w:lang w:val="en-US"/>
        </w:rPr>
        <w:t>Of</w:t>
      </w:r>
      <w:proofErr w:type="gramEnd"/>
      <w:r w:rsidRPr="007E09CE">
        <w:rPr>
          <w:rFonts w:ascii="Times New Roman" w:eastAsia="Times New Roman" w:hAnsi="Times New Roman" w:cs="Times New Roman"/>
          <w:i/>
          <w:iCs/>
          <w:sz w:val="24"/>
          <w:szCs w:val="24"/>
          <w:lang w:val="en-US"/>
        </w:rPr>
        <w:t xml:space="preserve"> Medicine</w:t>
      </w:r>
      <w:r w:rsidRPr="007E09CE">
        <w:rPr>
          <w:rFonts w:ascii="Times New Roman" w:eastAsia="Times New Roman" w:hAnsi="Times New Roman" w:cs="Times New Roman"/>
          <w:sz w:val="24"/>
          <w:szCs w:val="24"/>
          <w:lang w:val="en-US"/>
        </w:rPr>
        <w:t xml:space="preserve">, </w:t>
      </w:r>
      <w:r w:rsidRPr="007E09CE">
        <w:rPr>
          <w:rFonts w:ascii="Times New Roman" w:eastAsia="Times New Roman" w:hAnsi="Times New Roman" w:cs="Times New Roman"/>
          <w:i/>
          <w:iCs/>
          <w:sz w:val="24"/>
          <w:szCs w:val="24"/>
          <w:lang w:val="en-US"/>
        </w:rPr>
        <w:t>351</w:t>
      </w:r>
      <w:r w:rsidRPr="007E09CE">
        <w:rPr>
          <w:rFonts w:ascii="Times New Roman" w:eastAsia="Times New Roman" w:hAnsi="Times New Roman" w:cs="Times New Roman"/>
          <w:sz w:val="24"/>
          <w:szCs w:val="24"/>
          <w:lang w:val="en-US"/>
        </w:rPr>
        <w:t>(1), 13-</w:t>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hAnsi="Times New Roman" w:cs="Times New Roman"/>
          <w:sz w:val="24"/>
          <w:szCs w:val="24"/>
          <w:lang w:val="en-US"/>
        </w:rPr>
        <w:tab/>
      </w:r>
      <w:r w:rsidRPr="007E09CE">
        <w:rPr>
          <w:rFonts w:ascii="Times New Roman" w:eastAsia="Times New Roman" w:hAnsi="Times New Roman" w:cs="Times New Roman"/>
          <w:sz w:val="24"/>
          <w:szCs w:val="24"/>
          <w:lang w:val="en-US"/>
        </w:rPr>
        <w:t>22. https://doi.org/10.1056/nejmoa040603</w:t>
      </w:r>
    </w:p>
    <w:p w14:paraId="50A3B50E" w14:textId="1CD88179" w:rsidR="00465DEE" w:rsidRPr="007E09CE" w:rsidRDefault="6CFEFAE4" w:rsidP="007E09CE">
      <w:pPr>
        <w:spacing w:line="360" w:lineRule="auto"/>
        <w:ind w:firstLine="0"/>
        <w:rPr>
          <w:rFonts w:ascii="Times New Roman" w:hAnsi="Times New Roman" w:cs="Times New Roman"/>
          <w:sz w:val="24"/>
          <w:szCs w:val="24"/>
          <w:lang w:val="es-ES"/>
        </w:rPr>
      </w:pPr>
      <w:r w:rsidRPr="007E09CE">
        <w:rPr>
          <w:rFonts w:ascii="Times New Roman" w:hAnsi="Times New Roman" w:cs="Times New Roman"/>
          <w:sz w:val="24"/>
          <w:szCs w:val="24"/>
          <w:lang w:val="en-US"/>
        </w:rPr>
        <w:t xml:space="preserve">Kvale, S., &amp; Brinkmann, S. (2009). </w:t>
      </w:r>
      <w:r w:rsidRPr="007E09CE">
        <w:rPr>
          <w:rFonts w:ascii="Times New Roman" w:hAnsi="Times New Roman" w:cs="Times New Roman"/>
          <w:i/>
          <w:iCs/>
          <w:sz w:val="24"/>
          <w:szCs w:val="24"/>
          <w:lang w:val="en-US"/>
        </w:rPr>
        <w:t xml:space="preserve">Interviews: Learning the craft of qualitative research </w:t>
      </w:r>
      <w:r w:rsidR="00B30136" w:rsidRPr="007E09CE">
        <w:rPr>
          <w:rFonts w:ascii="Times New Roman" w:hAnsi="Times New Roman" w:cs="Times New Roman"/>
          <w:sz w:val="24"/>
          <w:szCs w:val="24"/>
          <w:lang w:val="en-US"/>
        </w:rPr>
        <w:tab/>
      </w:r>
      <w:r w:rsidR="00B30136" w:rsidRPr="007E09CE">
        <w:rPr>
          <w:rFonts w:ascii="Times New Roman" w:hAnsi="Times New Roman" w:cs="Times New Roman"/>
          <w:sz w:val="24"/>
          <w:szCs w:val="24"/>
          <w:lang w:val="en-US"/>
        </w:rPr>
        <w:tab/>
      </w:r>
      <w:r w:rsidRPr="007E09CE">
        <w:rPr>
          <w:rFonts w:ascii="Times New Roman" w:hAnsi="Times New Roman" w:cs="Times New Roman"/>
          <w:i/>
          <w:iCs/>
          <w:sz w:val="24"/>
          <w:szCs w:val="24"/>
          <w:lang w:val="en-US"/>
        </w:rPr>
        <w:t>interviewing</w:t>
      </w:r>
      <w:r w:rsidRPr="007E09CE">
        <w:rPr>
          <w:rFonts w:ascii="Times New Roman" w:hAnsi="Times New Roman" w:cs="Times New Roman"/>
          <w:sz w:val="24"/>
          <w:szCs w:val="24"/>
          <w:lang w:val="en-US"/>
        </w:rPr>
        <w:t xml:space="preserve"> (2nd ed.). </w:t>
      </w:r>
      <w:r w:rsidRPr="007E09CE">
        <w:rPr>
          <w:rFonts w:ascii="Times New Roman" w:hAnsi="Times New Roman" w:cs="Times New Roman"/>
          <w:sz w:val="24"/>
          <w:szCs w:val="24"/>
          <w:lang w:val="es-ES"/>
        </w:rPr>
        <w:t xml:space="preserve">SAGE </w:t>
      </w:r>
      <w:proofErr w:type="spellStart"/>
      <w:r w:rsidRPr="007E09CE">
        <w:rPr>
          <w:rFonts w:ascii="Times New Roman" w:hAnsi="Times New Roman" w:cs="Times New Roman"/>
          <w:sz w:val="24"/>
          <w:szCs w:val="24"/>
          <w:lang w:val="es-ES"/>
        </w:rPr>
        <w:t>Publications</w:t>
      </w:r>
      <w:proofErr w:type="spellEnd"/>
      <w:r w:rsidRPr="007E09CE">
        <w:rPr>
          <w:rFonts w:ascii="Times New Roman" w:hAnsi="Times New Roman" w:cs="Times New Roman"/>
          <w:sz w:val="24"/>
          <w:szCs w:val="24"/>
          <w:lang w:val="es-ES"/>
        </w:rPr>
        <w:t>.</w:t>
      </w:r>
    </w:p>
    <w:p w14:paraId="05476745" w14:textId="45A67CFA" w:rsidR="009734F7" w:rsidRPr="007E09CE" w:rsidDel="009F5C15" w:rsidRDefault="010B0D24"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López-Fuentes, I., &amp; Calvete, E. (2016). Desarrollo del Inventario de factores de resiliencia ante la adversidad. </w:t>
      </w:r>
      <w:r w:rsidRPr="007E09CE">
        <w:rPr>
          <w:rFonts w:ascii="Times New Roman" w:hAnsi="Times New Roman" w:cs="Times New Roman"/>
          <w:i/>
          <w:iCs/>
          <w:sz w:val="24"/>
          <w:szCs w:val="24"/>
        </w:rPr>
        <w:t>Ansiedad y Estrés</w:t>
      </w:r>
      <w:r w:rsidRPr="007E09CE">
        <w:rPr>
          <w:rFonts w:ascii="Times New Roman" w:hAnsi="Times New Roman" w:cs="Times New Roman"/>
          <w:sz w:val="24"/>
          <w:szCs w:val="24"/>
        </w:rPr>
        <w:t xml:space="preserve">, </w:t>
      </w:r>
      <w:r w:rsidRPr="007E09CE">
        <w:rPr>
          <w:rFonts w:ascii="Times New Roman" w:hAnsi="Times New Roman" w:cs="Times New Roman"/>
          <w:i/>
          <w:iCs/>
          <w:sz w:val="24"/>
          <w:szCs w:val="24"/>
        </w:rPr>
        <w:t>22</w:t>
      </w:r>
      <w:r w:rsidRPr="007E09CE">
        <w:rPr>
          <w:rFonts w:ascii="Times New Roman" w:hAnsi="Times New Roman" w:cs="Times New Roman"/>
          <w:sz w:val="24"/>
          <w:szCs w:val="24"/>
        </w:rPr>
        <w:t>(2–3), 110–117. https://doi.org/10.1016/j.anyes.2016.10.003</w:t>
      </w:r>
    </w:p>
    <w:p w14:paraId="11D255C9" w14:textId="41F2656A" w:rsidR="009734F7" w:rsidRPr="007E09CE" w:rsidRDefault="010B0D24"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Muñoz, E. (2012). Relación entre Reinserción Laboral y Presencia de Características Resilientes en Ex Combatientes de la Guerra de Malvinas. </w:t>
      </w:r>
      <w:r w:rsidRPr="007E09CE">
        <w:rPr>
          <w:rFonts w:ascii="Times New Roman" w:hAnsi="Times New Roman" w:cs="Times New Roman"/>
          <w:i/>
          <w:iCs/>
          <w:sz w:val="24"/>
          <w:szCs w:val="24"/>
        </w:rPr>
        <w:t>Universidad Juan Agustín Maza</w:t>
      </w:r>
      <w:r w:rsidRPr="007E09CE">
        <w:rPr>
          <w:rFonts w:ascii="Times New Roman" w:hAnsi="Times New Roman" w:cs="Times New Roman"/>
          <w:sz w:val="24"/>
          <w:szCs w:val="24"/>
        </w:rPr>
        <w:t>. http://repositorio.umaza.edu.ar/handle/00261/748</w:t>
      </w:r>
    </w:p>
    <w:p w14:paraId="4D31B85D" w14:textId="77777777" w:rsidR="009734F7" w:rsidRPr="007E09CE" w:rsidRDefault="009734F7" w:rsidP="007E09CE">
      <w:pPr>
        <w:pStyle w:val="Bibliografa"/>
        <w:spacing w:line="360" w:lineRule="auto"/>
        <w:rPr>
          <w:rFonts w:ascii="Times New Roman" w:hAnsi="Times New Roman" w:cs="Times New Roman"/>
          <w:sz w:val="24"/>
          <w:szCs w:val="24"/>
          <w:lang w:val="en-US"/>
        </w:rPr>
      </w:pPr>
      <w:r w:rsidRPr="007E09CE">
        <w:rPr>
          <w:rFonts w:ascii="Times New Roman" w:hAnsi="Times New Roman" w:cs="Times New Roman"/>
          <w:sz w:val="24"/>
          <w:szCs w:val="24"/>
        </w:rPr>
        <w:t xml:space="preserve">Panizo, L. M. (2016). Cuerpos muertos, violencia y sacrificio: Diferentes sentidos en el marco de la Guerra de Malvinas. </w:t>
      </w:r>
      <w:r w:rsidRPr="007E09CE">
        <w:rPr>
          <w:rFonts w:ascii="Times New Roman" w:hAnsi="Times New Roman" w:cs="Times New Roman"/>
          <w:i/>
          <w:iCs/>
          <w:sz w:val="24"/>
          <w:szCs w:val="24"/>
          <w:lang w:val="en-US"/>
        </w:rPr>
        <w:t>Amerika</w:t>
      </w:r>
      <w:r w:rsidRPr="007E09CE">
        <w:rPr>
          <w:rFonts w:ascii="Times New Roman" w:hAnsi="Times New Roman" w:cs="Times New Roman"/>
          <w:sz w:val="24"/>
          <w:szCs w:val="24"/>
          <w:lang w:val="en-US"/>
        </w:rPr>
        <w:t xml:space="preserve">, </w:t>
      </w:r>
      <w:r w:rsidRPr="007E09CE">
        <w:rPr>
          <w:rFonts w:ascii="Times New Roman" w:hAnsi="Times New Roman" w:cs="Times New Roman"/>
          <w:i/>
          <w:iCs/>
          <w:sz w:val="24"/>
          <w:szCs w:val="24"/>
          <w:lang w:val="en-US"/>
        </w:rPr>
        <w:t>15</w:t>
      </w:r>
      <w:r w:rsidRPr="007E09CE">
        <w:rPr>
          <w:rFonts w:ascii="Times New Roman" w:hAnsi="Times New Roman" w:cs="Times New Roman"/>
          <w:sz w:val="24"/>
          <w:szCs w:val="24"/>
          <w:lang w:val="en-US"/>
        </w:rPr>
        <w:t>, Article 15. https://doi.org/10.4000/amerika.7698</w:t>
      </w:r>
    </w:p>
    <w:p w14:paraId="160A33D8" w14:textId="141626F4" w:rsidR="0076070B" w:rsidRPr="007E09CE" w:rsidRDefault="2646AAEC"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lang w:val="en-US"/>
        </w:rPr>
        <w:t xml:space="preserve">Patton, M. Q. (2015). </w:t>
      </w:r>
      <w:r w:rsidRPr="007E09CE">
        <w:rPr>
          <w:rFonts w:ascii="Times New Roman" w:hAnsi="Times New Roman" w:cs="Times New Roman"/>
          <w:i/>
          <w:iCs/>
          <w:sz w:val="24"/>
          <w:szCs w:val="24"/>
          <w:lang w:val="en-US"/>
        </w:rPr>
        <w:t>Qualitative research &amp; evaluation methods</w:t>
      </w:r>
      <w:r w:rsidRPr="007E09CE">
        <w:rPr>
          <w:rFonts w:ascii="Times New Roman" w:hAnsi="Times New Roman" w:cs="Times New Roman"/>
          <w:sz w:val="24"/>
          <w:szCs w:val="24"/>
          <w:lang w:val="en-US"/>
        </w:rPr>
        <w:t xml:space="preserve"> (4th ed.). </w:t>
      </w:r>
      <w:r w:rsidRPr="007E09CE">
        <w:rPr>
          <w:rFonts w:ascii="Times New Roman" w:hAnsi="Times New Roman" w:cs="Times New Roman"/>
          <w:sz w:val="24"/>
          <w:szCs w:val="24"/>
        </w:rPr>
        <w:t xml:space="preserve">SAGE </w:t>
      </w:r>
      <w:proofErr w:type="spellStart"/>
      <w:r w:rsidRPr="007E09CE">
        <w:rPr>
          <w:rFonts w:ascii="Times New Roman" w:hAnsi="Times New Roman" w:cs="Times New Roman"/>
          <w:sz w:val="24"/>
          <w:szCs w:val="24"/>
        </w:rPr>
        <w:t>Publications</w:t>
      </w:r>
      <w:proofErr w:type="spellEnd"/>
      <w:r w:rsidRPr="007E09CE">
        <w:rPr>
          <w:rFonts w:ascii="Times New Roman" w:hAnsi="Times New Roman" w:cs="Times New Roman"/>
          <w:sz w:val="24"/>
          <w:szCs w:val="24"/>
        </w:rPr>
        <w:t>.</w:t>
      </w:r>
    </w:p>
    <w:p w14:paraId="077AB868" w14:textId="3A7E3028" w:rsidR="009734F7" w:rsidRPr="007E09CE" w:rsidRDefault="009734F7"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Pomés, R. (2013). </w:t>
      </w:r>
      <w:r w:rsidRPr="007E09CE">
        <w:rPr>
          <w:rFonts w:ascii="Times New Roman" w:hAnsi="Times New Roman" w:cs="Times New Roman"/>
          <w:i/>
          <w:iCs/>
          <w:sz w:val="24"/>
          <w:szCs w:val="24"/>
        </w:rPr>
        <w:t>La Guerra de Malvinas. Pasado y presente desde La Matanza</w:t>
      </w:r>
      <w:r w:rsidRPr="007E09CE">
        <w:rPr>
          <w:rFonts w:ascii="Times New Roman" w:hAnsi="Times New Roman" w:cs="Times New Roman"/>
          <w:sz w:val="24"/>
          <w:szCs w:val="24"/>
        </w:rPr>
        <w:t>. https://www.academia.edu/41112751/La_Guerra_de_Malvinas_Pasado_y_presente_desd</w:t>
      </w:r>
      <w:r w:rsidRPr="007E09CE">
        <w:rPr>
          <w:rFonts w:ascii="Times New Roman" w:hAnsi="Times New Roman" w:cs="Times New Roman"/>
          <w:sz w:val="24"/>
          <w:szCs w:val="24"/>
        </w:rPr>
        <w:lastRenderedPageBreak/>
        <w:t>e_La_Matanza</w:t>
      </w:r>
    </w:p>
    <w:p w14:paraId="0A01217C" w14:textId="77777777" w:rsidR="009734F7" w:rsidRPr="007E09CE" w:rsidRDefault="009734F7"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Prieto, V. (2020). </w:t>
      </w:r>
      <w:r w:rsidRPr="007E09CE">
        <w:rPr>
          <w:rFonts w:ascii="Times New Roman" w:hAnsi="Times New Roman" w:cs="Times New Roman"/>
          <w:i/>
          <w:iCs/>
          <w:sz w:val="24"/>
          <w:szCs w:val="24"/>
        </w:rPr>
        <w:t>Resiliencia y espiritualidad en estudiantes universitarios</w:t>
      </w:r>
      <w:r w:rsidRPr="007E09CE">
        <w:rPr>
          <w:rFonts w:ascii="Times New Roman" w:hAnsi="Times New Roman" w:cs="Times New Roman"/>
          <w:sz w:val="24"/>
          <w:szCs w:val="24"/>
        </w:rPr>
        <w:t xml:space="preserve"> [Thesis, Universidad Argentina de la Empresa]. https://repositorio.uade.edu.ar/xmlui/handle/123456789/10352</w:t>
      </w:r>
    </w:p>
    <w:p w14:paraId="686E5242" w14:textId="77777777" w:rsidR="009734F7" w:rsidRPr="007E09CE" w:rsidRDefault="009734F7" w:rsidP="007E09CE">
      <w:pPr>
        <w:pStyle w:val="Bibliografa"/>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Ramírez-Granizo, I. A., Alonso-Vargas, J. M., Mata, S. S. R., Ubago-Jiménez, J. L., &amp; Martínez-Martínez, A. (2019). El rol de la resiliencia en la asociación entre la actividad física deportiva y aspectos académicos en escolares. </w:t>
      </w:r>
      <w:r w:rsidRPr="007E09CE">
        <w:rPr>
          <w:rFonts w:ascii="Times New Roman" w:hAnsi="Times New Roman" w:cs="Times New Roman"/>
          <w:i/>
          <w:iCs/>
          <w:sz w:val="24"/>
          <w:szCs w:val="24"/>
        </w:rPr>
        <w:t>Sportis</w:t>
      </w:r>
      <w:r w:rsidRPr="007E09CE">
        <w:rPr>
          <w:rFonts w:ascii="Times New Roman" w:hAnsi="Times New Roman" w:cs="Times New Roman"/>
          <w:sz w:val="24"/>
          <w:szCs w:val="24"/>
        </w:rPr>
        <w:t xml:space="preserve">, </w:t>
      </w:r>
      <w:r w:rsidRPr="007E09CE">
        <w:rPr>
          <w:rFonts w:ascii="Times New Roman" w:hAnsi="Times New Roman" w:cs="Times New Roman"/>
          <w:i/>
          <w:iCs/>
          <w:sz w:val="24"/>
          <w:szCs w:val="24"/>
        </w:rPr>
        <w:t>5</w:t>
      </w:r>
      <w:r w:rsidRPr="007E09CE">
        <w:rPr>
          <w:rFonts w:ascii="Times New Roman" w:hAnsi="Times New Roman" w:cs="Times New Roman"/>
          <w:sz w:val="24"/>
          <w:szCs w:val="24"/>
        </w:rPr>
        <w:t>, (3), 513-531. http://hdl.handle.net/2183/23920</w:t>
      </w:r>
    </w:p>
    <w:bookmarkEnd w:id="10"/>
    <w:p w14:paraId="39798520" w14:textId="66617C2C" w:rsidR="001B4A1E" w:rsidRPr="007E09CE" w:rsidRDefault="010B0D24" w:rsidP="007E09CE">
      <w:pPr>
        <w:pStyle w:val="Bibliografa"/>
        <w:widowControl/>
        <w:autoSpaceDE/>
        <w:autoSpaceDN/>
        <w:spacing w:line="360" w:lineRule="auto"/>
        <w:rPr>
          <w:rFonts w:ascii="Times New Roman" w:hAnsi="Times New Roman" w:cs="Times New Roman"/>
          <w:sz w:val="24"/>
          <w:szCs w:val="24"/>
        </w:rPr>
      </w:pPr>
      <w:r w:rsidRPr="007E09CE">
        <w:rPr>
          <w:rFonts w:ascii="Times New Roman" w:hAnsi="Times New Roman" w:cs="Times New Roman"/>
          <w:sz w:val="24"/>
          <w:szCs w:val="24"/>
        </w:rPr>
        <w:t xml:space="preserve">Sangrilli, C. (2012). La combativa CGT en tiempos de la guerra de Malvinas (1982). </w:t>
      </w:r>
      <w:r w:rsidRPr="007E09CE">
        <w:rPr>
          <w:rFonts w:ascii="Times New Roman" w:hAnsi="Times New Roman" w:cs="Times New Roman"/>
          <w:i/>
          <w:iCs/>
          <w:sz w:val="24"/>
          <w:szCs w:val="24"/>
        </w:rPr>
        <w:t>Revista Escuela de Historia</w:t>
      </w:r>
      <w:r w:rsidRPr="007E09CE">
        <w:rPr>
          <w:rFonts w:ascii="Times New Roman" w:hAnsi="Times New Roman" w:cs="Times New Roman"/>
          <w:sz w:val="24"/>
          <w:szCs w:val="24"/>
        </w:rPr>
        <w:t xml:space="preserve">, </w:t>
      </w:r>
      <w:r w:rsidRPr="007E09CE">
        <w:rPr>
          <w:rFonts w:ascii="Times New Roman" w:hAnsi="Times New Roman" w:cs="Times New Roman"/>
          <w:i/>
          <w:iCs/>
          <w:sz w:val="24"/>
          <w:szCs w:val="24"/>
        </w:rPr>
        <w:t>11</w:t>
      </w:r>
      <w:r w:rsidRPr="007E09CE">
        <w:rPr>
          <w:rFonts w:ascii="Times New Roman" w:hAnsi="Times New Roman" w:cs="Times New Roman"/>
          <w:sz w:val="24"/>
          <w:szCs w:val="24"/>
        </w:rPr>
        <w:t>(1), 0–0. http://www.scielo.org.ar/scielo.php?script=sci_abstract&amp;pid=S1669-90412012000100006&amp;lng=es&amp;nrm=iso&amp;tlng=es</w:t>
      </w:r>
      <w:r w:rsidR="001B4A1E" w:rsidRPr="007E09CE">
        <w:rPr>
          <w:rFonts w:ascii="Times New Roman" w:hAnsi="Times New Roman" w:cs="Times New Roman"/>
          <w:color w:val="000000" w:themeColor="text1"/>
          <w:sz w:val="24"/>
          <w:szCs w:val="24"/>
        </w:rPr>
        <w:fldChar w:fldCharType="end"/>
      </w:r>
    </w:p>
    <w:sectPr w:rsidR="001B4A1E" w:rsidRPr="007E09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F0C6E0" w14:textId="77777777" w:rsidR="00AC22D0" w:rsidRDefault="00AC22D0" w:rsidP="00AC22D0">
      <w:r>
        <w:separator/>
      </w:r>
    </w:p>
  </w:endnote>
  <w:endnote w:type="continuationSeparator" w:id="0">
    <w:p w14:paraId="3B509BD0" w14:textId="77777777" w:rsidR="00AC22D0" w:rsidRDefault="00AC22D0" w:rsidP="00AC22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C9D911" w14:textId="77777777" w:rsidR="00AC22D0" w:rsidRDefault="00AC22D0" w:rsidP="00AC22D0">
      <w:r>
        <w:separator/>
      </w:r>
    </w:p>
  </w:footnote>
  <w:footnote w:type="continuationSeparator" w:id="0">
    <w:p w14:paraId="0D774362" w14:textId="77777777" w:rsidR="00AC22D0" w:rsidRDefault="00AC22D0" w:rsidP="00AC22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C5DEAB"/>
    <w:multiLevelType w:val="multilevel"/>
    <w:tmpl w:val="A880C876"/>
    <w:lvl w:ilvl="0">
      <w:start w:val="1"/>
      <w:numFmt w:val="decimal"/>
      <w:lvlText w:val="%1."/>
      <w:lvlJc w:val="left"/>
      <w:pPr>
        <w:ind w:left="72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50917E5D"/>
    <w:multiLevelType w:val="hybridMultilevel"/>
    <w:tmpl w:val="0B808F0A"/>
    <w:lvl w:ilvl="0" w:tplc="8C485172">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6C6113C5"/>
    <w:multiLevelType w:val="multilevel"/>
    <w:tmpl w:val="E62CEA62"/>
    <w:lvl w:ilvl="0">
      <w:start w:val="1"/>
      <w:numFmt w:val="decimal"/>
      <w:lvlText w:val="%1."/>
      <w:lvlJc w:val="left"/>
      <w:pPr>
        <w:ind w:left="720" w:hanging="360"/>
      </w:pPr>
    </w:lvl>
    <w:lvl w:ilvl="1">
      <w:start w:val="2"/>
      <w:numFmt w:val="decimal"/>
      <w:isLgl/>
      <w:lvlText w:val="%1.%2"/>
      <w:lvlJc w:val="left"/>
      <w:pPr>
        <w:ind w:left="900" w:hanging="54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1406223476">
    <w:abstractNumId w:val="0"/>
  </w:num>
  <w:num w:numId="2" w16cid:durableId="1020202681">
    <w:abstractNumId w:val="1"/>
  </w:num>
  <w:num w:numId="3" w16cid:durableId="17620201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A1E"/>
    <w:rsid w:val="000073BF"/>
    <w:rsid w:val="0002781C"/>
    <w:rsid w:val="00031E3D"/>
    <w:rsid w:val="00050EB7"/>
    <w:rsid w:val="0006218F"/>
    <w:rsid w:val="00064A34"/>
    <w:rsid w:val="000712DC"/>
    <w:rsid w:val="000D6B84"/>
    <w:rsid w:val="000F72F8"/>
    <w:rsid w:val="00100ECE"/>
    <w:rsid w:val="001172BB"/>
    <w:rsid w:val="001332C0"/>
    <w:rsid w:val="001426B5"/>
    <w:rsid w:val="001458C3"/>
    <w:rsid w:val="00154E08"/>
    <w:rsid w:val="00166E9E"/>
    <w:rsid w:val="00194769"/>
    <w:rsid w:val="001956CB"/>
    <w:rsid w:val="001B4A1E"/>
    <w:rsid w:val="001D5D19"/>
    <w:rsid w:val="001E3AD5"/>
    <w:rsid w:val="002036FE"/>
    <w:rsid w:val="0023069C"/>
    <w:rsid w:val="00235CBD"/>
    <w:rsid w:val="00237B8A"/>
    <w:rsid w:val="002425DF"/>
    <w:rsid w:val="0027102F"/>
    <w:rsid w:val="00272942"/>
    <w:rsid w:val="002855EF"/>
    <w:rsid w:val="002A0AF4"/>
    <w:rsid w:val="002A1663"/>
    <w:rsid w:val="002B104F"/>
    <w:rsid w:val="002C3E66"/>
    <w:rsid w:val="002C45DD"/>
    <w:rsid w:val="002E0D4B"/>
    <w:rsid w:val="002F237C"/>
    <w:rsid w:val="002F37A2"/>
    <w:rsid w:val="0031398E"/>
    <w:rsid w:val="00317464"/>
    <w:rsid w:val="00327330"/>
    <w:rsid w:val="003371ED"/>
    <w:rsid w:val="00340073"/>
    <w:rsid w:val="00343003"/>
    <w:rsid w:val="0034645C"/>
    <w:rsid w:val="003649F6"/>
    <w:rsid w:val="00374039"/>
    <w:rsid w:val="003742D4"/>
    <w:rsid w:val="00390AD7"/>
    <w:rsid w:val="003C3256"/>
    <w:rsid w:val="003C6FE9"/>
    <w:rsid w:val="003F0769"/>
    <w:rsid w:val="003F1880"/>
    <w:rsid w:val="00401B21"/>
    <w:rsid w:val="0041326A"/>
    <w:rsid w:val="00432E26"/>
    <w:rsid w:val="0044049F"/>
    <w:rsid w:val="004649DC"/>
    <w:rsid w:val="00465DEE"/>
    <w:rsid w:val="00470AFC"/>
    <w:rsid w:val="00492032"/>
    <w:rsid w:val="004925F4"/>
    <w:rsid w:val="004B69BC"/>
    <w:rsid w:val="004B7DB4"/>
    <w:rsid w:val="004E708E"/>
    <w:rsid w:val="00502756"/>
    <w:rsid w:val="005106F7"/>
    <w:rsid w:val="00544EF4"/>
    <w:rsid w:val="00550362"/>
    <w:rsid w:val="005616A3"/>
    <w:rsid w:val="005656B9"/>
    <w:rsid w:val="00587298"/>
    <w:rsid w:val="0059E26A"/>
    <w:rsid w:val="005B6585"/>
    <w:rsid w:val="005C6F08"/>
    <w:rsid w:val="005F0D1A"/>
    <w:rsid w:val="005F0EED"/>
    <w:rsid w:val="00620FB4"/>
    <w:rsid w:val="00643A32"/>
    <w:rsid w:val="006510CF"/>
    <w:rsid w:val="00653349"/>
    <w:rsid w:val="00673D6A"/>
    <w:rsid w:val="00691ACA"/>
    <w:rsid w:val="006C4EB1"/>
    <w:rsid w:val="006D02AF"/>
    <w:rsid w:val="006E48FC"/>
    <w:rsid w:val="00713F8C"/>
    <w:rsid w:val="00720E09"/>
    <w:rsid w:val="00720E52"/>
    <w:rsid w:val="007244A9"/>
    <w:rsid w:val="0076070B"/>
    <w:rsid w:val="007664D9"/>
    <w:rsid w:val="007832A1"/>
    <w:rsid w:val="007A1FCF"/>
    <w:rsid w:val="007B0734"/>
    <w:rsid w:val="007B3F38"/>
    <w:rsid w:val="007C21D8"/>
    <w:rsid w:val="007E09CE"/>
    <w:rsid w:val="007EB525"/>
    <w:rsid w:val="008001E6"/>
    <w:rsid w:val="00805C69"/>
    <w:rsid w:val="008368E7"/>
    <w:rsid w:val="00850E40"/>
    <w:rsid w:val="00863A33"/>
    <w:rsid w:val="00864BEF"/>
    <w:rsid w:val="00865587"/>
    <w:rsid w:val="00877D1D"/>
    <w:rsid w:val="00892F7F"/>
    <w:rsid w:val="00894106"/>
    <w:rsid w:val="008C317A"/>
    <w:rsid w:val="008D2988"/>
    <w:rsid w:val="008E66A4"/>
    <w:rsid w:val="008F6B0B"/>
    <w:rsid w:val="00907242"/>
    <w:rsid w:val="00926C9E"/>
    <w:rsid w:val="00936B3B"/>
    <w:rsid w:val="009734F7"/>
    <w:rsid w:val="0098083C"/>
    <w:rsid w:val="0098151D"/>
    <w:rsid w:val="00984299"/>
    <w:rsid w:val="009B25E8"/>
    <w:rsid w:val="009C4ED9"/>
    <w:rsid w:val="009E23E3"/>
    <w:rsid w:val="009E2B6E"/>
    <w:rsid w:val="009F5C15"/>
    <w:rsid w:val="009F7F6C"/>
    <w:rsid w:val="00A36678"/>
    <w:rsid w:val="00A50C8F"/>
    <w:rsid w:val="00A66F31"/>
    <w:rsid w:val="00AA0D84"/>
    <w:rsid w:val="00AA2FA8"/>
    <w:rsid w:val="00AC22D0"/>
    <w:rsid w:val="00AC7955"/>
    <w:rsid w:val="00AD384A"/>
    <w:rsid w:val="00AE162B"/>
    <w:rsid w:val="00AE4CB7"/>
    <w:rsid w:val="00B07485"/>
    <w:rsid w:val="00B11475"/>
    <w:rsid w:val="00B17351"/>
    <w:rsid w:val="00B30136"/>
    <w:rsid w:val="00B61C49"/>
    <w:rsid w:val="00B6333B"/>
    <w:rsid w:val="00B679FE"/>
    <w:rsid w:val="00B84FE7"/>
    <w:rsid w:val="00BA0B7F"/>
    <w:rsid w:val="00BA19C8"/>
    <w:rsid w:val="00BA44A0"/>
    <w:rsid w:val="00BB5562"/>
    <w:rsid w:val="00BD25EC"/>
    <w:rsid w:val="00BE319C"/>
    <w:rsid w:val="00C32ACE"/>
    <w:rsid w:val="00CB529C"/>
    <w:rsid w:val="00CD7B05"/>
    <w:rsid w:val="00CF3A76"/>
    <w:rsid w:val="00D00606"/>
    <w:rsid w:val="00D061D6"/>
    <w:rsid w:val="00D11648"/>
    <w:rsid w:val="00D124C8"/>
    <w:rsid w:val="00D22B19"/>
    <w:rsid w:val="00D2663A"/>
    <w:rsid w:val="00D42E01"/>
    <w:rsid w:val="00D51F16"/>
    <w:rsid w:val="00D548A7"/>
    <w:rsid w:val="00D55155"/>
    <w:rsid w:val="00D600D5"/>
    <w:rsid w:val="00D637B2"/>
    <w:rsid w:val="00D659DF"/>
    <w:rsid w:val="00D8011C"/>
    <w:rsid w:val="00DD3262"/>
    <w:rsid w:val="00DE53FE"/>
    <w:rsid w:val="00E15EB1"/>
    <w:rsid w:val="00E210D4"/>
    <w:rsid w:val="00E4241E"/>
    <w:rsid w:val="00E441D7"/>
    <w:rsid w:val="00E514F9"/>
    <w:rsid w:val="00E56DDB"/>
    <w:rsid w:val="00E61DA9"/>
    <w:rsid w:val="00E73766"/>
    <w:rsid w:val="00E7547D"/>
    <w:rsid w:val="00EA2034"/>
    <w:rsid w:val="00EA2038"/>
    <w:rsid w:val="00EB5344"/>
    <w:rsid w:val="00EC7CBC"/>
    <w:rsid w:val="00ED4EB0"/>
    <w:rsid w:val="00EE24ED"/>
    <w:rsid w:val="00EF6A5B"/>
    <w:rsid w:val="00F23CD9"/>
    <w:rsid w:val="00F302D5"/>
    <w:rsid w:val="00F3199A"/>
    <w:rsid w:val="00F5273E"/>
    <w:rsid w:val="00F52D17"/>
    <w:rsid w:val="00F661E3"/>
    <w:rsid w:val="00F91F4A"/>
    <w:rsid w:val="00FB16FD"/>
    <w:rsid w:val="00FB27EB"/>
    <w:rsid w:val="00FC3AFC"/>
    <w:rsid w:val="00FE439E"/>
    <w:rsid w:val="010B0D24"/>
    <w:rsid w:val="016173C2"/>
    <w:rsid w:val="021D839D"/>
    <w:rsid w:val="028ED9BB"/>
    <w:rsid w:val="02AB7916"/>
    <w:rsid w:val="02BD0C94"/>
    <w:rsid w:val="0383658E"/>
    <w:rsid w:val="03B3B091"/>
    <w:rsid w:val="03BE0153"/>
    <w:rsid w:val="044A93A1"/>
    <w:rsid w:val="05448E40"/>
    <w:rsid w:val="05FDC713"/>
    <w:rsid w:val="06420E8C"/>
    <w:rsid w:val="065097A5"/>
    <w:rsid w:val="07495CBC"/>
    <w:rsid w:val="07590248"/>
    <w:rsid w:val="077AB2CF"/>
    <w:rsid w:val="07968DDB"/>
    <w:rsid w:val="07FCEC76"/>
    <w:rsid w:val="080F328B"/>
    <w:rsid w:val="08856701"/>
    <w:rsid w:val="09020CEA"/>
    <w:rsid w:val="09E2F103"/>
    <w:rsid w:val="09EAD2DF"/>
    <w:rsid w:val="0A65BB23"/>
    <w:rsid w:val="0AA46F60"/>
    <w:rsid w:val="0AB8E349"/>
    <w:rsid w:val="0C2C24BD"/>
    <w:rsid w:val="0CD43228"/>
    <w:rsid w:val="0D2DC2A8"/>
    <w:rsid w:val="0D502948"/>
    <w:rsid w:val="0E8BD1A2"/>
    <w:rsid w:val="0EBD2C90"/>
    <w:rsid w:val="0EC6A60C"/>
    <w:rsid w:val="0EC7A3C6"/>
    <w:rsid w:val="0F237EB7"/>
    <w:rsid w:val="0F2768B6"/>
    <w:rsid w:val="103AC2B2"/>
    <w:rsid w:val="104B5841"/>
    <w:rsid w:val="111E1684"/>
    <w:rsid w:val="117BB10E"/>
    <w:rsid w:val="1251D3FF"/>
    <w:rsid w:val="138CC894"/>
    <w:rsid w:val="14379487"/>
    <w:rsid w:val="1461F04E"/>
    <w:rsid w:val="1473117E"/>
    <w:rsid w:val="1498D15E"/>
    <w:rsid w:val="15FFE2CD"/>
    <w:rsid w:val="1712B0D5"/>
    <w:rsid w:val="176AE0D5"/>
    <w:rsid w:val="17BF29AB"/>
    <w:rsid w:val="1809F2E8"/>
    <w:rsid w:val="19041AD3"/>
    <w:rsid w:val="19F76BB2"/>
    <w:rsid w:val="1AF2F6C8"/>
    <w:rsid w:val="1B36A641"/>
    <w:rsid w:val="1BA4E3BB"/>
    <w:rsid w:val="1BC3CF11"/>
    <w:rsid w:val="1BDDB3D3"/>
    <w:rsid w:val="1C218DEE"/>
    <w:rsid w:val="1C4F83AF"/>
    <w:rsid w:val="1C81D979"/>
    <w:rsid w:val="1D43B14B"/>
    <w:rsid w:val="1D54C0E3"/>
    <w:rsid w:val="1DA168D2"/>
    <w:rsid w:val="1E1FF75C"/>
    <w:rsid w:val="1E4655CF"/>
    <w:rsid w:val="1ECAB671"/>
    <w:rsid w:val="1F9C9D12"/>
    <w:rsid w:val="200A6D43"/>
    <w:rsid w:val="2029E328"/>
    <w:rsid w:val="20820886"/>
    <w:rsid w:val="20E96E71"/>
    <w:rsid w:val="20F6AD28"/>
    <w:rsid w:val="20FA6653"/>
    <w:rsid w:val="2145D6D5"/>
    <w:rsid w:val="21543043"/>
    <w:rsid w:val="21C4B481"/>
    <w:rsid w:val="21DF812D"/>
    <w:rsid w:val="21EF1AF5"/>
    <w:rsid w:val="220DF028"/>
    <w:rsid w:val="22224AD3"/>
    <w:rsid w:val="22696F36"/>
    <w:rsid w:val="22FEC113"/>
    <w:rsid w:val="2374234D"/>
    <w:rsid w:val="23B59771"/>
    <w:rsid w:val="24548870"/>
    <w:rsid w:val="24772277"/>
    <w:rsid w:val="2477C3D9"/>
    <w:rsid w:val="24881998"/>
    <w:rsid w:val="249B89A6"/>
    <w:rsid w:val="24C3CAAC"/>
    <w:rsid w:val="24CA7191"/>
    <w:rsid w:val="24DE452D"/>
    <w:rsid w:val="25335735"/>
    <w:rsid w:val="25AF9699"/>
    <w:rsid w:val="25D495BB"/>
    <w:rsid w:val="26166F20"/>
    <w:rsid w:val="2617A60A"/>
    <w:rsid w:val="2646AAEC"/>
    <w:rsid w:val="267AAF02"/>
    <w:rsid w:val="270C0692"/>
    <w:rsid w:val="27590E01"/>
    <w:rsid w:val="27CB0767"/>
    <w:rsid w:val="284B1ACC"/>
    <w:rsid w:val="29517C85"/>
    <w:rsid w:val="2979A3D8"/>
    <w:rsid w:val="2A0B7B12"/>
    <w:rsid w:val="2AF76B9F"/>
    <w:rsid w:val="2B383408"/>
    <w:rsid w:val="2B85311C"/>
    <w:rsid w:val="2B95C046"/>
    <w:rsid w:val="2C19F576"/>
    <w:rsid w:val="2C30C29B"/>
    <w:rsid w:val="2D876340"/>
    <w:rsid w:val="2DC15B50"/>
    <w:rsid w:val="2DCB4122"/>
    <w:rsid w:val="2E35C641"/>
    <w:rsid w:val="2EAFDFC6"/>
    <w:rsid w:val="2FF1DB9D"/>
    <w:rsid w:val="30275224"/>
    <w:rsid w:val="311B0B37"/>
    <w:rsid w:val="31606639"/>
    <w:rsid w:val="3209E0D5"/>
    <w:rsid w:val="3217C1C7"/>
    <w:rsid w:val="33111C28"/>
    <w:rsid w:val="3361F8F1"/>
    <w:rsid w:val="3398A174"/>
    <w:rsid w:val="33E1C9A0"/>
    <w:rsid w:val="3418EFA0"/>
    <w:rsid w:val="34C53221"/>
    <w:rsid w:val="352B3E69"/>
    <w:rsid w:val="35486D48"/>
    <w:rsid w:val="355CF9C2"/>
    <w:rsid w:val="368FF276"/>
    <w:rsid w:val="36D42D2A"/>
    <w:rsid w:val="3732057A"/>
    <w:rsid w:val="374094D6"/>
    <w:rsid w:val="37FEEDFF"/>
    <w:rsid w:val="381510F0"/>
    <w:rsid w:val="3937F216"/>
    <w:rsid w:val="3AAA3DCB"/>
    <w:rsid w:val="3AC93FBA"/>
    <w:rsid w:val="3C08DEF8"/>
    <w:rsid w:val="3C5CA709"/>
    <w:rsid w:val="3C74C1F6"/>
    <w:rsid w:val="3D2A36EB"/>
    <w:rsid w:val="3D3E73F6"/>
    <w:rsid w:val="3D806792"/>
    <w:rsid w:val="3DCCFC29"/>
    <w:rsid w:val="3E4425C4"/>
    <w:rsid w:val="3F0A6598"/>
    <w:rsid w:val="3F125134"/>
    <w:rsid w:val="3FBDCECD"/>
    <w:rsid w:val="400D996D"/>
    <w:rsid w:val="403F3181"/>
    <w:rsid w:val="409A84B6"/>
    <w:rsid w:val="40D0161A"/>
    <w:rsid w:val="41EE7CB0"/>
    <w:rsid w:val="42BD81B8"/>
    <w:rsid w:val="431B04AB"/>
    <w:rsid w:val="4325C1B9"/>
    <w:rsid w:val="43AB2F74"/>
    <w:rsid w:val="43CCC1AC"/>
    <w:rsid w:val="43DE5768"/>
    <w:rsid w:val="43F19269"/>
    <w:rsid w:val="43FA96D9"/>
    <w:rsid w:val="4445B35F"/>
    <w:rsid w:val="44F326E6"/>
    <w:rsid w:val="45AE50E8"/>
    <w:rsid w:val="45B5AF0E"/>
    <w:rsid w:val="462A8212"/>
    <w:rsid w:val="467BE7E7"/>
    <w:rsid w:val="46C983C8"/>
    <w:rsid w:val="46EE2371"/>
    <w:rsid w:val="46F16428"/>
    <w:rsid w:val="4717EA33"/>
    <w:rsid w:val="48D991FF"/>
    <w:rsid w:val="48ECE33E"/>
    <w:rsid w:val="4A315C20"/>
    <w:rsid w:val="4AF1A954"/>
    <w:rsid w:val="4BE60E9B"/>
    <w:rsid w:val="4C57C987"/>
    <w:rsid w:val="4D6F0BAE"/>
    <w:rsid w:val="4DE803BA"/>
    <w:rsid w:val="4E3C47E9"/>
    <w:rsid w:val="4EBD5C9A"/>
    <w:rsid w:val="4F07AF53"/>
    <w:rsid w:val="4FA06EE0"/>
    <w:rsid w:val="4FE8AA56"/>
    <w:rsid w:val="518D0585"/>
    <w:rsid w:val="51DADBDE"/>
    <w:rsid w:val="52CB4E55"/>
    <w:rsid w:val="52D83BF9"/>
    <w:rsid w:val="531A29CE"/>
    <w:rsid w:val="5340A7B7"/>
    <w:rsid w:val="5362DE7B"/>
    <w:rsid w:val="54979D2A"/>
    <w:rsid w:val="54F7F441"/>
    <w:rsid w:val="5530C87C"/>
    <w:rsid w:val="55450A76"/>
    <w:rsid w:val="55578834"/>
    <w:rsid w:val="55CD01C4"/>
    <w:rsid w:val="560E3864"/>
    <w:rsid w:val="567F7557"/>
    <w:rsid w:val="56F1CAE8"/>
    <w:rsid w:val="5742BCC9"/>
    <w:rsid w:val="57D841A3"/>
    <w:rsid w:val="57E4544C"/>
    <w:rsid w:val="58651D47"/>
    <w:rsid w:val="59C5559B"/>
    <w:rsid w:val="5A34354D"/>
    <w:rsid w:val="5B3F9D5A"/>
    <w:rsid w:val="5B5571BF"/>
    <w:rsid w:val="5B69D6D8"/>
    <w:rsid w:val="5B8E71B1"/>
    <w:rsid w:val="5CB9BA8E"/>
    <w:rsid w:val="5D1FBBC9"/>
    <w:rsid w:val="5D754273"/>
    <w:rsid w:val="5D814989"/>
    <w:rsid w:val="5FDF0E77"/>
    <w:rsid w:val="6065921B"/>
    <w:rsid w:val="60780D32"/>
    <w:rsid w:val="6207CF7C"/>
    <w:rsid w:val="62B73F70"/>
    <w:rsid w:val="62EF61FC"/>
    <w:rsid w:val="62F677B0"/>
    <w:rsid w:val="64803D45"/>
    <w:rsid w:val="64923CA0"/>
    <w:rsid w:val="64E4F018"/>
    <w:rsid w:val="650C2795"/>
    <w:rsid w:val="651A0D07"/>
    <w:rsid w:val="65BDB7F3"/>
    <w:rsid w:val="66144C26"/>
    <w:rsid w:val="661B5D57"/>
    <w:rsid w:val="663B8253"/>
    <w:rsid w:val="66BB5D33"/>
    <w:rsid w:val="66CE19E4"/>
    <w:rsid w:val="671661A4"/>
    <w:rsid w:val="672ED4CF"/>
    <w:rsid w:val="67B480F7"/>
    <w:rsid w:val="67EA4360"/>
    <w:rsid w:val="6830AE2E"/>
    <w:rsid w:val="685FD9C3"/>
    <w:rsid w:val="6896B8A7"/>
    <w:rsid w:val="68B29118"/>
    <w:rsid w:val="691EF667"/>
    <w:rsid w:val="6921B8A8"/>
    <w:rsid w:val="69321FE7"/>
    <w:rsid w:val="6959D4BA"/>
    <w:rsid w:val="6A147781"/>
    <w:rsid w:val="6AA2B47E"/>
    <w:rsid w:val="6ACD8168"/>
    <w:rsid w:val="6B1DA110"/>
    <w:rsid w:val="6B3591C5"/>
    <w:rsid w:val="6B6C406C"/>
    <w:rsid w:val="6B94AE84"/>
    <w:rsid w:val="6BCA0260"/>
    <w:rsid w:val="6BCBB89B"/>
    <w:rsid w:val="6C059585"/>
    <w:rsid w:val="6C2451B6"/>
    <w:rsid w:val="6CF7FA74"/>
    <w:rsid w:val="6CFEFAE4"/>
    <w:rsid w:val="6D6BA5D4"/>
    <w:rsid w:val="6DD41095"/>
    <w:rsid w:val="6E019620"/>
    <w:rsid w:val="6E6478EC"/>
    <w:rsid w:val="6EAAB9AD"/>
    <w:rsid w:val="6ED62AB7"/>
    <w:rsid w:val="6EEC815C"/>
    <w:rsid w:val="6F2727C0"/>
    <w:rsid w:val="6F987246"/>
    <w:rsid w:val="6FF78445"/>
    <w:rsid w:val="701814B3"/>
    <w:rsid w:val="703A6CA0"/>
    <w:rsid w:val="708BACE2"/>
    <w:rsid w:val="7123F298"/>
    <w:rsid w:val="722AB018"/>
    <w:rsid w:val="7289D040"/>
    <w:rsid w:val="72BE6AC6"/>
    <w:rsid w:val="7336A34F"/>
    <w:rsid w:val="733D415A"/>
    <w:rsid w:val="737E06E0"/>
    <w:rsid w:val="737EA585"/>
    <w:rsid w:val="73A9004A"/>
    <w:rsid w:val="7424DD39"/>
    <w:rsid w:val="7429B012"/>
    <w:rsid w:val="742D43DF"/>
    <w:rsid w:val="744C607F"/>
    <w:rsid w:val="74B26CB8"/>
    <w:rsid w:val="74BA589B"/>
    <w:rsid w:val="74C79212"/>
    <w:rsid w:val="7538EAB7"/>
    <w:rsid w:val="75B86C6F"/>
    <w:rsid w:val="76203E41"/>
    <w:rsid w:val="764D4569"/>
    <w:rsid w:val="7670F01A"/>
    <w:rsid w:val="767ABA62"/>
    <w:rsid w:val="76F13293"/>
    <w:rsid w:val="772C6084"/>
    <w:rsid w:val="7731547F"/>
    <w:rsid w:val="778411F3"/>
    <w:rsid w:val="77DF5566"/>
    <w:rsid w:val="780A4008"/>
    <w:rsid w:val="782EAEB4"/>
    <w:rsid w:val="783B0386"/>
    <w:rsid w:val="78BDE2C8"/>
    <w:rsid w:val="78C42A59"/>
    <w:rsid w:val="7925EB22"/>
    <w:rsid w:val="79265831"/>
    <w:rsid w:val="79634E7A"/>
    <w:rsid w:val="798898D3"/>
    <w:rsid w:val="7B47749D"/>
    <w:rsid w:val="7B58FBDE"/>
    <w:rsid w:val="7B5D3A62"/>
    <w:rsid w:val="7D25A085"/>
    <w:rsid w:val="7D554ACD"/>
    <w:rsid w:val="7D57DB01"/>
    <w:rsid w:val="7D7D126E"/>
    <w:rsid w:val="7DBB5FE8"/>
    <w:rsid w:val="7E724378"/>
    <w:rsid w:val="7EC22A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163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spacing w:line="240" w:lineRule="auto"/>
    </w:pPr>
    <w:rPr>
      <w:lang w:val="es-AR"/>
    </w:rPr>
  </w:style>
  <w:style w:type="paragraph" w:styleId="Ttulo1">
    <w:name w:val="heading 1"/>
    <w:basedOn w:val="Normal"/>
    <w:next w:val="Normal"/>
    <w:link w:val="Ttulo1Car"/>
    <w:uiPriority w:val="9"/>
    <w:qFormat/>
    <w:rsid w:val="001B4A1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1B4A1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1B4A1E"/>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unhideWhenUsed/>
    <w:qFormat/>
    <w:rsid w:val="001B4A1E"/>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1B4A1E"/>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1B4A1E"/>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1B4A1E"/>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1B4A1E"/>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1B4A1E"/>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4A1E"/>
    <w:rPr>
      <w:rFonts w:asciiTheme="majorHAnsi" w:eastAsiaTheme="majorEastAsia" w:hAnsiTheme="majorHAnsi" w:cstheme="majorBidi"/>
      <w:color w:val="2F5496" w:themeColor="accent1" w:themeShade="BF"/>
      <w:sz w:val="40"/>
      <w:szCs w:val="40"/>
      <w:lang w:val="es-AR"/>
    </w:rPr>
  </w:style>
  <w:style w:type="character" w:customStyle="1" w:styleId="Ttulo2Car">
    <w:name w:val="Título 2 Car"/>
    <w:basedOn w:val="Fuentedeprrafopredeter"/>
    <w:link w:val="Ttulo2"/>
    <w:uiPriority w:val="9"/>
    <w:rsid w:val="001B4A1E"/>
    <w:rPr>
      <w:rFonts w:asciiTheme="majorHAnsi" w:eastAsiaTheme="majorEastAsia" w:hAnsiTheme="majorHAnsi" w:cstheme="majorBidi"/>
      <w:color w:val="2F5496" w:themeColor="accent1" w:themeShade="BF"/>
      <w:sz w:val="32"/>
      <w:szCs w:val="32"/>
      <w:lang w:val="es-AR"/>
    </w:rPr>
  </w:style>
  <w:style w:type="character" w:customStyle="1" w:styleId="Ttulo3Car">
    <w:name w:val="Título 3 Car"/>
    <w:basedOn w:val="Fuentedeprrafopredeter"/>
    <w:link w:val="Ttulo3"/>
    <w:uiPriority w:val="9"/>
    <w:rsid w:val="001B4A1E"/>
    <w:rPr>
      <w:rFonts w:eastAsiaTheme="majorEastAsia" w:cstheme="majorBidi"/>
      <w:color w:val="2F5496" w:themeColor="accent1" w:themeShade="BF"/>
      <w:sz w:val="28"/>
      <w:szCs w:val="28"/>
      <w:lang w:val="es-AR"/>
    </w:rPr>
  </w:style>
  <w:style w:type="character" w:customStyle="1" w:styleId="Ttulo4Car">
    <w:name w:val="Título 4 Car"/>
    <w:basedOn w:val="Fuentedeprrafopredeter"/>
    <w:link w:val="Ttulo4"/>
    <w:uiPriority w:val="9"/>
    <w:rsid w:val="001B4A1E"/>
    <w:rPr>
      <w:rFonts w:eastAsiaTheme="majorEastAsia" w:cstheme="majorBidi"/>
      <w:i/>
      <w:iCs/>
      <w:color w:val="2F5496" w:themeColor="accent1" w:themeShade="BF"/>
      <w:lang w:val="es-AR"/>
    </w:rPr>
  </w:style>
  <w:style w:type="character" w:customStyle="1" w:styleId="Ttulo5Car">
    <w:name w:val="Título 5 Car"/>
    <w:basedOn w:val="Fuentedeprrafopredeter"/>
    <w:link w:val="Ttulo5"/>
    <w:uiPriority w:val="9"/>
    <w:semiHidden/>
    <w:rsid w:val="001B4A1E"/>
    <w:rPr>
      <w:rFonts w:eastAsiaTheme="majorEastAsia" w:cstheme="majorBidi"/>
      <w:color w:val="2F5496" w:themeColor="accent1" w:themeShade="BF"/>
      <w:lang w:val="es-AR"/>
    </w:rPr>
  </w:style>
  <w:style w:type="character" w:customStyle="1" w:styleId="Ttulo6Car">
    <w:name w:val="Título 6 Car"/>
    <w:basedOn w:val="Fuentedeprrafopredeter"/>
    <w:link w:val="Ttulo6"/>
    <w:uiPriority w:val="9"/>
    <w:semiHidden/>
    <w:rsid w:val="001B4A1E"/>
    <w:rPr>
      <w:rFonts w:eastAsiaTheme="majorEastAsia" w:cstheme="majorBidi"/>
      <w:i/>
      <w:iCs/>
      <w:color w:val="595959" w:themeColor="text1" w:themeTint="A6"/>
      <w:lang w:val="es-AR"/>
    </w:rPr>
  </w:style>
  <w:style w:type="character" w:customStyle="1" w:styleId="Ttulo7Car">
    <w:name w:val="Título 7 Car"/>
    <w:basedOn w:val="Fuentedeprrafopredeter"/>
    <w:link w:val="Ttulo7"/>
    <w:uiPriority w:val="9"/>
    <w:semiHidden/>
    <w:rsid w:val="001B4A1E"/>
    <w:rPr>
      <w:rFonts w:eastAsiaTheme="majorEastAsia" w:cstheme="majorBidi"/>
      <w:color w:val="595959" w:themeColor="text1" w:themeTint="A6"/>
      <w:lang w:val="es-AR"/>
    </w:rPr>
  </w:style>
  <w:style w:type="character" w:customStyle="1" w:styleId="Ttulo8Car">
    <w:name w:val="Título 8 Car"/>
    <w:basedOn w:val="Fuentedeprrafopredeter"/>
    <w:link w:val="Ttulo8"/>
    <w:uiPriority w:val="9"/>
    <w:semiHidden/>
    <w:rsid w:val="001B4A1E"/>
    <w:rPr>
      <w:rFonts w:eastAsiaTheme="majorEastAsia" w:cstheme="majorBidi"/>
      <w:i/>
      <w:iCs/>
      <w:color w:val="272727" w:themeColor="text1" w:themeTint="D8"/>
      <w:lang w:val="es-AR"/>
    </w:rPr>
  </w:style>
  <w:style w:type="character" w:customStyle="1" w:styleId="Ttulo9Car">
    <w:name w:val="Título 9 Car"/>
    <w:basedOn w:val="Fuentedeprrafopredeter"/>
    <w:link w:val="Ttulo9"/>
    <w:uiPriority w:val="9"/>
    <w:semiHidden/>
    <w:rsid w:val="001B4A1E"/>
    <w:rPr>
      <w:rFonts w:eastAsiaTheme="majorEastAsia" w:cstheme="majorBidi"/>
      <w:color w:val="272727" w:themeColor="text1" w:themeTint="D8"/>
      <w:lang w:val="es-AR"/>
    </w:rPr>
  </w:style>
  <w:style w:type="paragraph" w:styleId="Ttulo">
    <w:name w:val="Title"/>
    <w:basedOn w:val="Normal"/>
    <w:next w:val="Normal"/>
    <w:link w:val="TtuloCar"/>
    <w:uiPriority w:val="10"/>
    <w:qFormat/>
    <w:rsid w:val="001B4A1E"/>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B4A1E"/>
    <w:rPr>
      <w:rFonts w:asciiTheme="majorHAnsi" w:eastAsiaTheme="majorEastAsia" w:hAnsiTheme="majorHAnsi" w:cstheme="majorBidi"/>
      <w:spacing w:val="-10"/>
      <w:kern w:val="28"/>
      <w:sz w:val="56"/>
      <w:szCs w:val="56"/>
      <w:lang w:val="es-AR"/>
    </w:rPr>
  </w:style>
  <w:style w:type="paragraph" w:styleId="Subttulo">
    <w:name w:val="Subtitle"/>
    <w:basedOn w:val="Normal"/>
    <w:next w:val="Normal"/>
    <w:link w:val="SubttuloCar"/>
    <w:uiPriority w:val="11"/>
    <w:qFormat/>
    <w:rsid w:val="001B4A1E"/>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1B4A1E"/>
    <w:rPr>
      <w:rFonts w:eastAsiaTheme="majorEastAsia" w:cstheme="majorBidi"/>
      <w:color w:val="595959" w:themeColor="text1" w:themeTint="A6"/>
      <w:spacing w:val="15"/>
      <w:sz w:val="28"/>
      <w:szCs w:val="28"/>
      <w:lang w:val="es-AR"/>
    </w:rPr>
  </w:style>
  <w:style w:type="paragraph" w:styleId="Cita">
    <w:name w:val="Quote"/>
    <w:basedOn w:val="Normal"/>
    <w:next w:val="Normal"/>
    <w:link w:val="CitaCar"/>
    <w:uiPriority w:val="29"/>
    <w:qFormat/>
    <w:rsid w:val="001B4A1E"/>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1B4A1E"/>
    <w:rPr>
      <w:i/>
      <w:iCs/>
      <w:color w:val="404040" w:themeColor="text1" w:themeTint="BF"/>
      <w:lang w:val="es-AR"/>
    </w:rPr>
  </w:style>
  <w:style w:type="paragraph" w:styleId="Prrafodelista">
    <w:name w:val="List Paragraph"/>
    <w:basedOn w:val="Normal"/>
    <w:uiPriority w:val="34"/>
    <w:qFormat/>
    <w:rsid w:val="001B4A1E"/>
    <w:pPr>
      <w:ind w:left="720"/>
      <w:contextualSpacing/>
    </w:pPr>
  </w:style>
  <w:style w:type="character" w:styleId="nfasisintenso">
    <w:name w:val="Intense Emphasis"/>
    <w:basedOn w:val="Fuentedeprrafopredeter"/>
    <w:uiPriority w:val="21"/>
    <w:qFormat/>
    <w:rsid w:val="001B4A1E"/>
    <w:rPr>
      <w:i/>
      <w:iCs/>
      <w:color w:val="2F5496" w:themeColor="accent1" w:themeShade="BF"/>
    </w:rPr>
  </w:style>
  <w:style w:type="paragraph" w:styleId="Citadestacada">
    <w:name w:val="Intense Quote"/>
    <w:basedOn w:val="Normal"/>
    <w:next w:val="Normal"/>
    <w:link w:val="CitadestacadaCar"/>
    <w:uiPriority w:val="30"/>
    <w:qFormat/>
    <w:rsid w:val="001B4A1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1B4A1E"/>
    <w:rPr>
      <w:i/>
      <w:iCs/>
      <w:color w:val="2F5496" w:themeColor="accent1" w:themeShade="BF"/>
      <w:lang w:val="es-AR"/>
    </w:rPr>
  </w:style>
  <w:style w:type="character" w:styleId="Referenciaintensa">
    <w:name w:val="Intense Reference"/>
    <w:basedOn w:val="Fuentedeprrafopredeter"/>
    <w:uiPriority w:val="32"/>
    <w:qFormat/>
    <w:rsid w:val="001B4A1E"/>
    <w:rPr>
      <w:b/>
      <w:bCs/>
      <w:smallCaps/>
      <w:color w:val="2F5496" w:themeColor="accent1" w:themeShade="BF"/>
      <w:spacing w:val="5"/>
    </w:rPr>
  </w:style>
  <w:style w:type="character" w:styleId="Refdecomentario">
    <w:name w:val="annotation reference"/>
    <w:basedOn w:val="Fuentedeprrafopredeter"/>
    <w:uiPriority w:val="99"/>
    <w:semiHidden/>
    <w:unhideWhenUsed/>
    <w:rsid w:val="001B4A1E"/>
    <w:rPr>
      <w:sz w:val="16"/>
      <w:szCs w:val="16"/>
    </w:rPr>
  </w:style>
  <w:style w:type="paragraph" w:styleId="Textocomentario">
    <w:name w:val="annotation text"/>
    <w:basedOn w:val="Normal"/>
    <w:link w:val="TextocomentarioCar"/>
    <w:uiPriority w:val="99"/>
    <w:unhideWhenUsed/>
    <w:rsid w:val="001B4A1E"/>
    <w:rPr>
      <w:sz w:val="20"/>
      <w:szCs w:val="20"/>
    </w:rPr>
  </w:style>
  <w:style w:type="character" w:customStyle="1" w:styleId="TextocomentarioCar">
    <w:name w:val="Texto comentario Car"/>
    <w:basedOn w:val="Fuentedeprrafopredeter"/>
    <w:link w:val="Textocomentario"/>
    <w:uiPriority w:val="99"/>
    <w:rsid w:val="001B4A1E"/>
    <w:rPr>
      <w:sz w:val="20"/>
      <w:szCs w:val="20"/>
      <w:lang w:val="es-AR"/>
    </w:rPr>
  </w:style>
  <w:style w:type="paragraph" w:styleId="Asuntodelcomentario">
    <w:name w:val="annotation subject"/>
    <w:basedOn w:val="Textocomentario"/>
    <w:next w:val="Textocomentario"/>
    <w:link w:val="AsuntodelcomentarioCar"/>
    <w:uiPriority w:val="99"/>
    <w:semiHidden/>
    <w:unhideWhenUsed/>
    <w:rsid w:val="001B4A1E"/>
    <w:rPr>
      <w:b/>
      <w:bCs/>
    </w:rPr>
  </w:style>
  <w:style w:type="character" w:customStyle="1" w:styleId="AsuntodelcomentarioCar">
    <w:name w:val="Asunto del comentario Car"/>
    <w:basedOn w:val="TextocomentarioCar"/>
    <w:link w:val="Asuntodelcomentario"/>
    <w:uiPriority w:val="99"/>
    <w:semiHidden/>
    <w:rsid w:val="001B4A1E"/>
    <w:rPr>
      <w:b/>
      <w:bCs/>
      <w:sz w:val="20"/>
      <w:szCs w:val="20"/>
      <w:lang w:val="es-AR"/>
    </w:rPr>
  </w:style>
  <w:style w:type="paragraph" w:customStyle="1" w:styleId="Default">
    <w:name w:val="Default"/>
    <w:rsid w:val="00BE319C"/>
    <w:pPr>
      <w:autoSpaceDE w:val="0"/>
      <w:autoSpaceDN w:val="0"/>
      <w:adjustRightInd w:val="0"/>
      <w:spacing w:line="240" w:lineRule="auto"/>
      <w:ind w:firstLine="0"/>
      <w:jc w:val="left"/>
    </w:pPr>
    <w:rPr>
      <w:rFonts w:ascii="Times New Roman" w:hAnsi="Times New Roman" w:cs="Times New Roman"/>
      <w:color w:val="000000"/>
      <w:kern w:val="0"/>
      <w:sz w:val="24"/>
      <w:szCs w:val="24"/>
      <w:lang w:val="es-AR"/>
      <w14:ligatures w14:val="none"/>
    </w:rPr>
  </w:style>
  <w:style w:type="paragraph" w:styleId="NormalWeb">
    <w:name w:val="Normal (Web)"/>
    <w:basedOn w:val="Normal"/>
    <w:uiPriority w:val="99"/>
    <w:unhideWhenUsed/>
    <w:rsid w:val="00BE319C"/>
    <w:pPr>
      <w:widowControl/>
      <w:autoSpaceDE/>
      <w:autoSpaceDN/>
      <w:spacing w:before="100" w:beforeAutospacing="1" w:after="100" w:afterAutospacing="1"/>
      <w:ind w:firstLine="0"/>
      <w:jc w:val="left"/>
    </w:pPr>
    <w:rPr>
      <w:rFonts w:ascii="Times New Roman" w:eastAsia="Times New Roman" w:hAnsi="Times New Roman" w:cs="Times New Roman"/>
      <w:kern w:val="0"/>
      <w:sz w:val="24"/>
      <w:szCs w:val="24"/>
      <w:lang w:eastAsia="es-AR"/>
      <w14:ligatures w14:val="none"/>
    </w:rPr>
  </w:style>
  <w:style w:type="paragraph" w:styleId="Bibliografa">
    <w:name w:val="Bibliography"/>
    <w:basedOn w:val="Normal"/>
    <w:next w:val="Normal"/>
    <w:uiPriority w:val="37"/>
    <w:unhideWhenUsed/>
    <w:rsid w:val="00BA44A0"/>
    <w:pPr>
      <w:spacing w:line="480" w:lineRule="auto"/>
      <w:ind w:left="720" w:hanging="720"/>
    </w:pPr>
  </w:style>
  <w:style w:type="paragraph" w:styleId="Revisin">
    <w:name w:val="Revision"/>
    <w:hidden/>
    <w:uiPriority w:val="99"/>
    <w:semiHidden/>
    <w:rsid w:val="005F0D1A"/>
    <w:pPr>
      <w:spacing w:line="240" w:lineRule="auto"/>
      <w:ind w:firstLine="0"/>
      <w:jc w:val="left"/>
    </w:pPr>
    <w:rPr>
      <w:lang w:val="es-AR"/>
    </w:rPr>
  </w:style>
  <w:style w:type="character" w:styleId="Hipervnculo">
    <w:name w:val="Hyperlink"/>
    <w:basedOn w:val="Fuentedeprrafopredeter"/>
    <w:uiPriority w:val="99"/>
    <w:unhideWhenUsed/>
    <w:rsid w:val="00390AD7"/>
    <w:rPr>
      <w:color w:val="0563C1" w:themeColor="hyperlink"/>
      <w:u w:val="single"/>
    </w:rPr>
  </w:style>
  <w:style w:type="character" w:styleId="Mencinsinresolver">
    <w:name w:val="Unresolved Mention"/>
    <w:basedOn w:val="Fuentedeprrafopredeter"/>
    <w:uiPriority w:val="99"/>
    <w:semiHidden/>
    <w:unhideWhenUsed/>
    <w:rsid w:val="00390AD7"/>
    <w:rPr>
      <w:color w:val="605E5C"/>
      <w:shd w:val="clear" w:color="auto" w:fill="E1DFDD"/>
    </w:rPr>
  </w:style>
  <w:style w:type="paragraph" w:styleId="Encabezado">
    <w:name w:val="header"/>
    <w:basedOn w:val="Normal"/>
    <w:link w:val="EncabezadoCar"/>
    <w:uiPriority w:val="99"/>
    <w:unhideWhenUsed/>
    <w:rsid w:val="00AC22D0"/>
    <w:pPr>
      <w:tabs>
        <w:tab w:val="center" w:pos="4680"/>
        <w:tab w:val="right" w:pos="9360"/>
      </w:tabs>
    </w:pPr>
  </w:style>
  <w:style w:type="character" w:customStyle="1" w:styleId="EncabezadoCar">
    <w:name w:val="Encabezado Car"/>
    <w:basedOn w:val="Fuentedeprrafopredeter"/>
    <w:link w:val="Encabezado"/>
    <w:uiPriority w:val="99"/>
    <w:rsid w:val="00AC22D0"/>
    <w:rPr>
      <w:lang w:val="es-AR"/>
    </w:rPr>
  </w:style>
  <w:style w:type="paragraph" w:styleId="Piedepgina">
    <w:name w:val="footer"/>
    <w:basedOn w:val="Normal"/>
    <w:link w:val="PiedepginaCar"/>
    <w:uiPriority w:val="99"/>
    <w:unhideWhenUsed/>
    <w:rsid w:val="00AC22D0"/>
    <w:pPr>
      <w:tabs>
        <w:tab w:val="center" w:pos="4680"/>
        <w:tab w:val="right" w:pos="9360"/>
      </w:tabs>
    </w:pPr>
  </w:style>
  <w:style w:type="character" w:customStyle="1" w:styleId="PiedepginaCar">
    <w:name w:val="Pie de página Car"/>
    <w:basedOn w:val="Fuentedeprrafopredeter"/>
    <w:link w:val="Piedepgina"/>
    <w:uiPriority w:val="99"/>
    <w:rsid w:val="00AC22D0"/>
    <w:rPr>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91/1478088706qp063o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C0607-E553-4794-A394-E36C161E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57</Words>
  <Characters>40801</Characters>
  <Application>Microsoft Office Word</Application>
  <DocSecurity>0</DocSecurity>
  <Lines>340</Lines>
  <Paragraphs>95</Paragraphs>
  <ScaleCrop>false</ScaleCrop>
  <Company/>
  <LinksUpToDate>false</LinksUpToDate>
  <CharactersWithSpaces>4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08T19:21:00Z</dcterms:created>
  <dcterms:modified xsi:type="dcterms:W3CDTF">2025-09-08T19:21:00Z</dcterms:modified>
</cp:coreProperties>
</file>